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92528" w14:textId="77777777" w:rsidR="00CF6D8C" w:rsidRDefault="00CF6D8C" w:rsidP="00F1010E">
      <w:pPr>
        <w:pStyle w:val="Title"/>
        <w:rPr>
          <w:sz w:val="28"/>
          <w:szCs w:val="28"/>
        </w:rPr>
      </w:pPr>
    </w:p>
    <w:p w14:paraId="36572EA8" w14:textId="77777777" w:rsidR="00CF6D8C" w:rsidRDefault="00CF6D8C" w:rsidP="00F1010E">
      <w:pPr>
        <w:pStyle w:val="Title"/>
        <w:rPr>
          <w:sz w:val="28"/>
          <w:szCs w:val="28"/>
        </w:rPr>
      </w:pPr>
    </w:p>
    <w:p w14:paraId="779BD98D" w14:textId="77777777" w:rsidR="00CF6D8C" w:rsidRDefault="00CF6D8C" w:rsidP="00F1010E">
      <w:pPr>
        <w:pStyle w:val="Title"/>
        <w:rPr>
          <w:sz w:val="28"/>
          <w:szCs w:val="28"/>
        </w:rPr>
      </w:pPr>
    </w:p>
    <w:p w14:paraId="63A5CBD4" w14:textId="77777777" w:rsidR="00CF6D8C" w:rsidRDefault="00CF6D8C" w:rsidP="00F1010E">
      <w:pPr>
        <w:pStyle w:val="Title"/>
        <w:rPr>
          <w:sz w:val="28"/>
          <w:szCs w:val="28"/>
        </w:rPr>
      </w:pPr>
    </w:p>
    <w:p w14:paraId="5FC882D2" w14:textId="4B503DF0" w:rsidR="00440666" w:rsidRPr="00B31447" w:rsidRDefault="00440666" w:rsidP="00F1010E">
      <w:pPr>
        <w:pStyle w:val="Title"/>
        <w:rPr>
          <w:sz w:val="28"/>
          <w:szCs w:val="28"/>
        </w:rPr>
      </w:pPr>
      <w:r w:rsidRPr="00B31447">
        <w:rPr>
          <w:sz w:val="28"/>
          <w:szCs w:val="28"/>
        </w:rPr>
        <w:t xml:space="preserve">Data </w:t>
      </w:r>
      <w:r w:rsidR="009A53DB">
        <w:rPr>
          <w:sz w:val="28"/>
          <w:szCs w:val="28"/>
        </w:rPr>
        <w:t>is</w:t>
      </w:r>
      <w:r w:rsidRPr="00B31447">
        <w:rPr>
          <w:sz w:val="28"/>
          <w:szCs w:val="28"/>
        </w:rPr>
        <w:t xml:space="preserve"> not available upon request</w:t>
      </w:r>
    </w:p>
    <w:p w14:paraId="4860D40B" w14:textId="77777777" w:rsidR="00A1421A" w:rsidRPr="00B31447" w:rsidRDefault="00A1421A" w:rsidP="00F1010E">
      <w:pPr>
        <w:rPr>
          <w:sz w:val="24"/>
          <w:szCs w:val="24"/>
        </w:rPr>
      </w:pPr>
    </w:p>
    <w:p w14:paraId="34371E02" w14:textId="208401F4" w:rsidR="00AF7A3D" w:rsidRPr="00B31447" w:rsidRDefault="00440666" w:rsidP="00F1010E">
      <w:pPr>
        <w:pStyle w:val="Title"/>
        <w:rPr>
          <w:sz w:val="24"/>
          <w:szCs w:val="24"/>
        </w:rPr>
      </w:pPr>
      <w:r w:rsidRPr="00B31447">
        <w:rPr>
          <w:sz w:val="24"/>
          <w:szCs w:val="24"/>
        </w:rPr>
        <w:t>Ian Hussey</w:t>
      </w:r>
    </w:p>
    <w:p w14:paraId="78DF4BC9" w14:textId="77777777" w:rsidR="00655ABA" w:rsidRPr="00B31447" w:rsidRDefault="00655ABA" w:rsidP="00F1010E">
      <w:pPr>
        <w:rPr>
          <w:sz w:val="24"/>
          <w:szCs w:val="24"/>
        </w:rPr>
      </w:pPr>
    </w:p>
    <w:p w14:paraId="1604EE27" w14:textId="0A1649E6" w:rsidR="00655ABA" w:rsidRPr="00A6603F" w:rsidRDefault="008D05B4"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Here, 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0% contained a data availability statement</w:t>
      </w:r>
      <w:r w:rsidR="00E52B73">
        <w:t>, most of which stated that data was available upon request</w:t>
      </w:r>
      <w:r w:rsidR="00701F0A">
        <w:t>. This rose from 0% in 2018 to 100% in 2022. However, o</w:t>
      </w:r>
      <w:r w:rsidR="00E17287">
        <w:t xml:space="preserve">nly 10% of articles’ authors provided data </w:t>
      </w:r>
      <w:r w:rsidR="00701F0A">
        <w:t>when</w:t>
      </w:r>
      <w:r w:rsidR="00E17287">
        <w:t xml:space="preserve"> </w:t>
      </w:r>
      <w:r w:rsidR="00701F0A">
        <w:t xml:space="preserve">it was </w:t>
      </w:r>
      <w:r w:rsidR="00E17287">
        <w:t>request</w:t>
      </w:r>
      <w:r w:rsidR="00701F0A">
        <w:t>ed</w:t>
      </w:r>
      <w:r w:rsidR="00E17287">
        <w:t xml:space="preserve">. </w:t>
      </w:r>
      <w:r w:rsidR="00701F0A">
        <w:t xml:space="preserve">Worryingly, 0% (0/18) </w:t>
      </w:r>
      <w:r w:rsidR="006F552F">
        <w:t xml:space="preserve">of </w:t>
      </w:r>
      <w:r w:rsidR="00701F0A">
        <w:t xml:space="preserve">articles </w:t>
      </w:r>
      <w:r w:rsidR="00431AE1">
        <w:t xml:space="preserve">that stated </w:t>
      </w:r>
      <w:r w:rsidR="006F552F">
        <w:t>‘</w:t>
      </w:r>
      <w:r w:rsidR="00701F0A">
        <w:t xml:space="preserve">data </w:t>
      </w:r>
      <w:r w:rsidR="00431AE1">
        <w:t xml:space="preserve">is </w:t>
      </w:r>
      <w:r w:rsidR="00701F0A">
        <w:t xml:space="preserve">available upon request’ </w:t>
      </w:r>
      <w:r w:rsidR="00431AE1">
        <w:t xml:space="preserve">actually </w:t>
      </w:r>
      <w:r w:rsidR="00701F0A">
        <w:t xml:space="preserve">provided data when requested. </w:t>
      </w:r>
      <w:r w:rsidR="00C827A3">
        <w:t>Results replicate those found elsewhere: data is generally not available upon request</w:t>
      </w:r>
      <w:r w:rsidR="006D2C97">
        <w:t xml:space="preserve">, and data availability statements that data is available upon request are insufficient. </w:t>
      </w:r>
      <w:r w:rsidR="0038118F">
        <w:t>Issues, causes, and implications are considered.</w:t>
      </w:r>
    </w:p>
    <w:p w14:paraId="10BED279" w14:textId="77777777" w:rsidR="00A1421A" w:rsidRPr="00A1421A" w:rsidRDefault="00A1421A" w:rsidP="00F1010E"/>
    <w:p w14:paraId="22D6CC05" w14:textId="77777777" w:rsidR="00B0075A" w:rsidRDefault="00B0075A" w:rsidP="00F1010E">
      <w:pPr>
        <w:sectPr w:rsidR="00B0075A" w:rsidSect="00ED4CEC">
          <w:footerReference w:type="even" r:id="rId7"/>
          <w:footerReference w:type="default" r:id="rId8"/>
          <w:pgSz w:w="11900" w:h="16840"/>
          <w:pgMar w:top="1440" w:right="1440" w:bottom="1440" w:left="1440" w:header="708" w:footer="708" w:gutter="0"/>
          <w:cols w:space="708"/>
          <w:docGrid w:linePitch="360"/>
        </w:sectPr>
      </w:pPr>
    </w:p>
    <w:p w14:paraId="0FD008E1" w14:textId="266FCE24" w:rsidR="00FD039E" w:rsidRPr="00921EF5" w:rsidRDefault="00FD039E" w:rsidP="00ED39B4">
      <w:pPr>
        <w:ind w:firstLine="0"/>
      </w:pPr>
      <w:r w:rsidRPr="00921EF5">
        <w:t xml:space="preserve">Recently, I received peer reviews </w:t>
      </w:r>
      <w:r w:rsidR="008448BE" w:rsidRPr="00921EF5">
        <w:t>for</w:t>
      </w:r>
      <w:r w:rsidRPr="00921EF5">
        <w:t xml:space="preserve"> a manuscript I wrote that meta-analy</w:t>
      </w:r>
      <w:r w:rsidR="00A75415" w:rsidRPr="00921EF5">
        <w:t>s</w:t>
      </w:r>
      <w:r w:rsidRPr="00921EF5">
        <w:t>ed the reliability of the Implicit Relational Assessment Procedure</w:t>
      </w:r>
      <w:r w:rsidR="00E91A6C" w:rsidRPr="00921EF5">
        <w:t xml:space="preserve"> </w:t>
      </w:r>
      <w:r w:rsidR="00E91A6C" w:rsidRPr="00921EF5">
        <w:fldChar w:fldCharType="begin"/>
      </w:r>
      <w:r w:rsidR="00E91A6C" w:rsidRPr="00921EF5">
        <w:instrText xml:space="preserve"> ADDIN ZOTERO_ITEM CSL_CITATION {"citationID":"7569zBPT","properties":{"formattedCitation":"(IRAP; for reliability meta-analysis see Hussey &amp; Drake, 2020)","plainCitation":"(IRAP; for reliability meta-analysis see Hussey &amp; Drake, 2020)","noteIndex":0},"citationItems":[{"id":12684,"uris":["http://zotero.org/users/1687755/items/MU3ZSDRR"],"itemData":{"id":12684,"type":"article-journal","abstract":"Evidence for the IRAP</w:instrText>
      </w:r>
      <w:r w:rsidR="00E91A6C" w:rsidRPr="00921EF5">
        <w:rPr>
          <w:rFonts w:hint="eastAsia"/>
        </w:rPr>
        <w:instrText>’</w:instrText>
      </w:r>
      <w:r w:rsidR="00E91A6C" w:rsidRPr="00921EF5">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921EF5">
        <w:rPr>
          <w:rFonts w:hint="eastAsia"/>
        </w:rPr>
        <w:instrText>α</w:instrText>
      </w:r>
      <w:r w:rsidR="00E91A6C" w:rsidRPr="00921EF5">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meta-analysis see"}],"schema":"https://github.com/citation-style-language/schema/raw/master/csl-citation.json"} </w:instrText>
      </w:r>
      <w:r w:rsidR="00E91A6C" w:rsidRPr="00921EF5">
        <w:fldChar w:fldCharType="separate"/>
      </w:r>
      <w:r w:rsidR="00E91A6C" w:rsidRPr="00921EF5">
        <w:t>(IRAP; for reliability meta-analysis see Hussey &amp; Drake, 2020)</w:t>
      </w:r>
      <w:r w:rsidR="00E91A6C" w:rsidRPr="00921EF5">
        <w:fldChar w:fldCharType="end"/>
      </w:r>
      <w:r w:rsidRPr="00921EF5">
        <w:t xml:space="preserve">. The reviewers raised the question of whether the data, which came from two researchers, was representative of the broader population of IRAP data. </w:t>
      </w:r>
      <w:r w:rsidR="00E707F4" w:rsidRPr="00921EF5">
        <w:t xml:space="preserve">In trying to address this point, I decided </w:t>
      </w:r>
      <w:r w:rsidR="008448BE" w:rsidRPr="00921EF5">
        <w:t xml:space="preserve">to try to increase representativeness by </w:t>
      </w:r>
      <w:r w:rsidR="00E707F4" w:rsidRPr="00921EF5">
        <w:t>contact</w:t>
      </w:r>
      <w:r w:rsidR="008448BE" w:rsidRPr="00921EF5">
        <w:t>ing</w:t>
      </w:r>
      <w:r w:rsidR="00E707F4" w:rsidRPr="00921EF5">
        <w:t xml:space="preserve"> other IRAP researchers to ask them to provide their data</w:t>
      </w:r>
      <w:r w:rsidR="008448BE" w:rsidRPr="00921EF5">
        <w:t xml:space="preserve"> to the analysis</w:t>
      </w:r>
      <w:r w:rsidR="00E707F4" w:rsidRPr="00921EF5">
        <w:t>. As I explored the idea, I quickly came to think that the question of data availability upon request was useful in and of itself</w:t>
      </w:r>
      <w:r w:rsidR="00A628BC">
        <w:t>, and so initiated this study.</w:t>
      </w:r>
    </w:p>
    <w:p w14:paraId="592CE71D" w14:textId="72941E54" w:rsidR="00206225" w:rsidRPr="00A1421A" w:rsidRDefault="00206225"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sidR="00AA2CF6">
        <w:rPr>
          <w:rStyle w:val="FootnoteReference"/>
        </w:rPr>
        <w:footnoteReference w:id="1"/>
      </w:r>
      <w:r w:rsidRPr="00A1421A">
        <w:t xml:space="preserve"> available upon request. Naturally, policies also allow for situations where it is not possible to share the data for stated reasons. These policies therefore build on the same principle that many funding </w:t>
      </w:r>
      <w:r w:rsidRPr="00A1421A">
        <w:t xml:space="preserve">organisations have built their data sharing policies around, namely that data should be “as open as possible, and as closed as necessary” </w:t>
      </w:r>
      <w:r w:rsidR="000B5D8F">
        <w:fldChar w:fldCharType="begin"/>
      </w:r>
      <w:r w:rsidR="000B5D8F">
        <w:instrText xml:space="preserve"> ADDIN ZOTERO_ITEM CSL_CITATION {"citationID":"bhBx4EKk","properties":{"formattedCitation":"(European Comission, 2023)","plainCitation":"(European Comission, 2023)","noteIndex":0},"citationItems":[{"id":17102,"uris":["http://zotero.org/users/1687755/items/J9KB5PVW"],"itemData":{"id":17102,"type":"webpage","abstract":"The Commission's open science policy, expert groups, aims, plans under Horizon Europe, latest news.","language":"en","title":"The EU's open science policy","URL":"https://research-and-innovation.ec.europa.eu/strategy/strategy-2020-2024/our-digital-future/open-science_en","author":[{"literal":"European Comission"}],"accessed":{"date-parts":[["2023",3,23]]},"issued":{"date-parts":[["2023"]]}}}],"schema":"https://github.com/citation-style-language/schema/raw/master/csl-citation.json"} </w:instrText>
      </w:r>
      <w:r w:rsidR="000B5D8F">
        <w:fldChar w:fldCharType="separate"/>
      </w:r>
      <w:r w:rsidR="000B5D8F">
        <w:rPr>
          <w:noProof/>
        </w:rPr>
        <w:t>(European Comission, 2023)</w:t>
      </w:r>
      <w:r w:rsidR="000B5D8F">
        <w:fldChar w:fldCharType="end"/>
      </w:r>
      <w:r w:rsidRPr="00A1421A">
        <w:t xml:space="preserve">. </w:t>
      </w:r>
    </w:p>
    <w:p w14:paraId="2AAB31C2" w14:textId="604BBE41" w:rsidR="00206225" w:rsidRDefault="00206225" w:rsidP="00F1010E">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7527A1">
        <w:instrText xml:space="preserve"> ADDIN ZOTERO_ITEM CSL_CITATION {"citationID":"i31HHVDo","properties":{"formattedCitation":"(Evans, 2022)","plainCitation":"(Evans, 2022)","noteIndex":0},"citationItems":[{"id":17100,"uris":["http://zotero.org/users/1687755/items/YYGKRSL4"],"itemData":{"id":1710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423D9C">
        <w:instrText xml:space="preserve"> ADDIN ZOTERO_ITEM CSL_CITATION {"citationID":"qOOghCPz","properties":{"formattedCitation":"(Nunes, 2021)","plainCitation":"(Nunes, 2021)","noteIndex":0},"citationItems":[{"id":17111,"uris":["http://zotero.org/users/1687755/items/V9ZJFC6G"],"itemData":{"id":17111,"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7F8D0689" w14:textId="54F27257" w:rsidR="00FD1981" w:rsidRDefault="004D77D9" w:rsidP="001A3D1A">
      <w:r>
        <w:t xml:space="preserve">However, </w:t>
      </w:r>
      <w:r w:rsidR="00206225">
        <w:t xml:space="preserve">there is </w:t>
      </w:r>
      <w:r>
        <w:t xml:space="preserve">unfortunately </w:t>
      </w:r>
      <w:r w:rsidR="00206225">
        <w:t xml:space="preserve">already evidence that mere encouragements to share data </w:t>
      </w:r>
      <w:r w:rsidR="00E938D0">
        <w:t>are insufficient</w:t>
      </w:r>
      <w:r w:rsidR="00206225">
        <w:t xml:space="preserve">. Nearly two decades ago, Wicherts et al. </w:t>
      </w:r>
      <w:r w:rsidR="007F464A">
        <w:fldChar w:fldCharType="begin"/>
      </w:r>
      <w:r w:rsidR="007F464A">
        <w:instrText xml:space="preserve"> ADDIN ZOTERO_ITEM CSL_CITATION {"citationID":"fwZOveI6","properties":{"formattedCitation":"(2006)","plainCitation":"(2006)","noteIndex":0},"citationItems":[{"id":5219,"uris":["http://zotero.org/users/1687755/items/N9459WR9"],"itemData":{"id":5219,"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rsidR="007F464A">
        <w:fldChar w:fldCharType="separate"/>
      </w:r>
      <w:r w:rsidR="007F464A">
        <w:rPr>
          <w:noProof/>
        </w:rPr>
        <w:t>(2006)</w:t>
      </w:r>
      <w:r w:rsidR="007F464A">
        <w:fldChar w:fldCharType="end"/>
      </w:r>
      <w:r w:rsidR="00206225">
        <w:t xml:space="preserve"> showed that</w:t>
      </w:r>
      <w:r w:rsidR="006E28D8">
        <w:t xml:space="preserve">, </w:t>
      </w:r>
      <w:r w:rsidR="00206225">
        <w:t xml:space="preserve">at journals that had policies requiring </w:t>
      </w:r>
      <w:r w:rsidR="00A16B7F">
        <w:t>data sharing upon request</w:t>
      </w:r>
      <w:r w:rsidR="006E28D8">
        <w:t>, only 27% of datasets could be obtained</w:t>
      </w:r>
      <w:r w:rsidR="00A6257C">
        <w:t xml:space="preserve"> when requested</w:t>
      </w:r>
      <w:r w:rsidR="00206225">
        <w:t>. Unfortunately, even with the increasing number of platforms that make it easy to share data, the rate at which data can be obtained upon request is still problematically low</w:t>
      </w:r>
      <w:r w:rsidR="00B01A52">
        <w:t xml:space="preserve"> </w:t>
      </w:r>
      <w:r w:rsidR="00B01A52">
        <w:fldChar w:fldCharType="begin"/>
      </w:r>
      <w:r w:rsidR="00F84FA4">
        <w:instrText xml:space="preserve"> ADDIN ZOTERO_ITEM CSL_CITATION {"citationID":"66UXuxUy","properties":{"formattedCitation":"(Alsheikh-Ali et al., 2011; Savage &amp; Vickers, 2009; Tedersoo et al., 2021)","plainCitation":"(Alsheikh-Ali et al., 2011; Savage &amp; Vickers, 2009; Tedersoo et al., 2021)","noteIndex":0},"citationItems":[{"id":5237,"uris":["http://zotero.org/users/1687755/items/9U47URBE"],"itemData":{"id":5237,"type":"article-journal","abstract":"Background There is increasing interest to make primary data from published research publicly available. We aimed to assess the current status of making research data available in highly-cited journals across the scientific literature.   Methods and Results We reviewed the first 10 original research papers of 2009 published in the 50 original research journals with the highest impact factor. For each journal we documented the policies related to public availability and sharing of data. Of the 50 journals, 44 (88%) had a statement in their instructions to authors related to public availability and sharing of data. However, there was wide variation in journal requirements, ranging from requiring the sharing of all primary data related to the research to just including a statement in the published manuscript that data can be available on request. Of the 500 assessed papers, 149 (30%) were not subject to any data availability policy. Of the remaining 351 papers that were covered by some data availability policy, 208 papers (59%) did not fully adhere to the data availability instructions of the journals they were published in, most commonly (73%) by not publicly depositing microarray data. The other 143 papers that adhered to the data availability instructions did so by publicly depositing only the specific data type as required, making a statement of willingness to share, or actually sharing all the primary data. Overall, only 47 papers (9%) deposited full primary raw data online. None of the 149 papers not subject to data availability policies made their full primary data publicly available.   Conclusion A substantial proportion of original research papers published in high-impact journals are either not subject to any data availability policies, or do not adhere to the data availability instructions in their respective journals. This empiric evaluation highlights opportunities for improvement.","container-title":"PLOS ONE","DOI":"10.1371/journal.pone.0024357","ISSN":"1932-6203","issue":"9","journalAbbreviation":"PLOS ONE","page":"e24357","source":"PLoS Journals","title":"Public Availability of Published Research Data in High-Impact Journals","volume":"6","author":[{"family":"Alsheikh-Ali","given":"Alawi A."},{"family":"Qureshi","given":"Waqas"},{"family":"Al-Mallah","given":"Mouaz H."},{"family":"Ioannidis","given":"John P. A."}],"issued":{"date-parts":[["2011",9,7]]}}},{"id":5229,"uris":["http://zotero.org/users/1687755/items/XQZ5JQ3T"],"itemData":{"id":5229,"type":"article-journal","abstract":"Background Many journals now require authors share their data with other investigators, either by depositing the data in a public repository or making it freely available upon request. These policies are explicit, but remain largely untested. We sought to determine how well authors comply with such policies by requesting data from authors who had published in one of two journals with clear data sharing policies.  Methods and Findings We requested data from ten investigators who had published in either PLoS Medicine or PLoS Clinical Trials. All responses were carefully documented. In the event that we were refused data, we reminded authors of the journal's data sharing guidelines. If we did not receive a response to our initial request, a second request was made. Following the ten requests for raw data, three investigators did not respond, four authors responded and refused to share their data, two email addresses were no longer valid, and one author requested further details. A reminder of PLoS's explicit requirement that authors share data did not change the reply from the four authors who initially refused. Only one author sent an original data set.  Conclusions We received only one of ten raw data sets requested. This suggests that journal policies requiring data sharing do not lead to authors making their data sets available to independent investigators.","container-title":"PLOS ONE","DOI":"10.1371/journal.pone.0007078","ISSN":"1932-6203","issue":"9","journalAbbreviation":"PLOS ONE","page":"e7078","source":"PLoS Journals","title":"Empirical Study of Data Sharing by Authors Publishing in PLoS Journals","volume":"4","author":[{"family":"Savage","given":"Caroline J."},{"family":"Vickers","given":"Andrew J."}],"issued":{"date-parts":[["2009",9,18]]}}},{"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B01A52">
        <w:fldChar w:fldCharType="separate"/>
      </w:r>
      <w:r w:rsidR="00F84FA4">
        <w:rPr>
          <w:noProof/>
        </w:rPr>
        <w:t xml:space="preserve">(Alsheikh-Ali et al., 2011; Savage </w:t>
      </w:r>
      <w:r w:rsidR="00F84FA4">
        <w:rPr>
          <w:noProof/>
        </w:rPr>
        <w:lastRenderedPageBreak/>
        <w:t>&amp; Vickers, 2009; Tedersoo et al., 2021)</w:t>
      </w:r>
      <w:r w:rsidR="00B01A52">
        <w:fldChar w:fldCharType="end"/>
      </w:r>
      <w:r w:rsidR="00206225">
        <w:t xml:space="preserve">. </w:t>
      </w:r>
      <w:r w:rsidR="005D7D6F">
        <w:t>Recently, a</w:t>
      </w:r>
      <w:r w:rsidR="00304F52">
        <w:t xml:space="preserve"> </w:t>
      </w:r>
      <w:r w:rsidR="005D7D6F">
        <w:t xml:space="preserve">large </w:t>
      </w:r>
      <w:r w:rsidR="00304F52">
        <w:t>study of several thousand publications found that</w:t>
      </w:r>
      <w:r w:rsidR="005C3DE0">
        <w:t xml:space="preserve">, </w:t>
      </w:r>
      <w:r w:rsidR="00304F52">
        <w:t>among articles that included a statement that data was available upon request</w:t>
      </w:r>
      <w:r w:rsidR="005C3DE0">
        <w:t xml:space="preserve">, only 7% of datasets could be obtained </w:t>
      </w:r>
      <w:r w:rsidR="00304F52">
        <w:fldChar w:fldCharType="begin"/>
      </w:r>
      <w:r w:rsidR="00304F52">
        <w:instrText xml:space="preserve"> ADDIN ZOTERO_ITEM CSL_CITATION {"citationID":"8mRJLko0","properties":{"formattedCitation":"(Gabelica et al., 2022)","plainCitation":"(Gabelica et al., 2022)","noteIndex":0},"citationItems":[{"id":13410,"uris":["http://zotero.org/users/1687755/items/PVP6GUZK"],"itemData":{"id":13410,"type":"article-journal","container-title":"Journal of Clinical Epidemiology","DOI":"10.1016/j.jclinepi.2022.05.019","ISSN":"0895-4356, 1878-5921","issue":"0","journalAbbreviation":"Journal of Clinical Epidemiology","language":"English","note":"publisher: Elsevier","source":"www.jclinepi.com","title":"Many researchers were not compliant with their published data sharing statement: mixed-methods study","title-short":"Many researchers were not compliant with their published data sharing statement","URL":"https://www.jclinepi.com/article/S0895-4356(22)00141-X/fulltext","volume":"0","author":[{"family":"Gabelica","given":"Mirko"},{"family":"Boj</w:instrText>
      </w:r>
      <w:r w:rsidR="00304F52">
        <w:rPr>
          <w:rFonts w:hint="eastAsia"/>
        </w:rPr>
        <w:instrText>č</w:instrText>
      </w:r>
      <w:r w:rsidR="00304F52">
        <w:instrText>i</w:instrText>
      </w:r>
      <w:r w:rsidR="00304F52">
        <w:rPr>
          <w:rFonts w:hint="eastAsia"/>
        </w:rPr>
        <w:instrText>ć</w:instrText>
      </w:r>
      <w:r w:rsidR="00304F52">
        <w:instrText>","given":"Ru</w:instrText>
      </w:r>
      <w:r w:rsidR="00304F52">
        <w:rPr>
          <w:rFonts w:hint="eastAsia"/>
        </w:rPr>
        <w:instrText>ž</w:instrText>
      </w:r>
      <w:r w:rsidR="00304F52">
        <w:instrText xml:space="preserve">ica"},{"family":"Puljak","given":"Livia"}],"accessed":{"date-parts":[["2022",6,22]]},"issued":{"date-parts":[["2022",5,29]]}}}],"schema":"https://github.com/citation-style-language/schema/raw/master/csl-citation.json"} </w:instrText>
      </w:r>
      <w:r w:rsidR="00304F52">
        <w:fldChar w:fldCharType="separate"/>
      </w:r>
      <w:r w:rsidR="00304F52">
        <w:rPr>
          <w:noProof/>
        </w:rPr>
        <w:t>(Gabelica et al., 2022)</w:t>
      </w:r>
      <w:r w:rsidR="00304F52">
        <w:fldChar w:fldCharType="end"/>
      </w:r>
      <w:r w:rsidR="00304F52">
        <w:t>.</w:t>
      </w:r>
      <w:r w:rsidR="00BC2FEE">
        <w:t xml:space="preserve"> </w:t>
      </w:r>
      <w:r w:rsidR="001679C4">
        <w:t>Importantly, willingness to share data is also predictive of research quality: w</w:t>
      </w:r>
      <w:r w:rsidR="001679C4" w:rsidRPr="001679C4">
        <w:t xml:space="preserve">illingness to share </w:t>
      </w:r>
      <w:r w:rsidR="001679C4">
        <w:t xml:space="preserve">data has been shown to be </w:t>
      </w:r>
      <w:r w:rsidR="001679C4" w:rsidRPr="001679C4">
        <w:t>related to</w:t>
      </w:r>
      <w:r w:rsidR="001679C4">
        <w:t xml:space="preserve"> both (a)</w:t>
      </w:r>
      <w:r w:rsidR="001679C4" w:rsidRPr="001679C4">
        <w:t xml:space="preserve"> the strength of the evidence </w:t>
      </w:r>
      <w:r w:rsidR="001679C4">
        <w:t xml:space="preserve">reported (i.e., magnitude of </w:t>
      </w:r>
      <w:r w:rsidR="001679C4" w:rsidRPr="001679C4">
        <w:rPr>
          <w:i/>
          <w:iCs/>
        </w:rPr>
        <w:t>p</w:t>
      </w:r>
      <w:r w:rsidR="001679C4">
        <w:t xml:space="preserve"> values) and (b) </w:t>
      </w:r>
      <w:r w:rsidR="001679C4" w:rsidRPr="001679C4">
        <w:t xml:space="preserve">the </w:t>
      </w:r>
      <w:r w:rsidR="001679C4">
        <w:t xml:space="preserve">number of reporting errors detected in the published article </w:t>
      </w:r>
      <w:r w:rsidR="001679C4">
        <w:fldChar w:fldCharType="begin"/>
      </w:r>
      <w:r w:rsidR="001679C4">
        <w:instrText xml:space="preserve"> ADDIN ZOTERO_ITEM CSL_CITATION {"citationID":"6vlCsDuF","properties":{"formattedCitation":"(Wicherts et al., 2011)","plainCitation":"(Wicherts et al., 2011)","noteIndex":0},"citationItems":[{"id":4570,"uris":["http://zotero.org/users/1687755/items/6JANB4ES"],"itemData":{"id":4570,"type":"article-journal","abstract":"Background The widespread reluctance to share published research data is often hypothesized to be due to the authors' fear that reanalysis may expose errors in their work or may produce conclusions that contradict their own. However, these hypotheses have not previously been studied systematically.   Methods and Findings We related the reluctance to share research data for reanalysis to 1148 statistically significant results reported in 49 papers published in two major psychology journals. We found the reluctance to share data to be associated with weaker evidence (against the null hypothesis of no effect) and a higher prevalence of apparent errors in the reporting of statistical results. The unwillingness to share data was particularly clear when reporting errors had a bearing on statistical significance.   Conclusions Our findings on the basis of psychological papers suggest that statistical results are particularly hard to verify when reanalysis is more likely to lead to contrasting conclusions. This highlights the importance of establishing mandatory data archiving policies.","container-title":"PLOS ONE","DOI":"10.1371/journal.pone.0026828","ISSN":"1932-6203","issue":"11","journalAbbreviation":"PLOS ONE","page":"e26828","source":"PLoS Journals","title":"Willingness to share research data is related to the strength of the evidence and the quality of reporting of statistical results","volume":"6","author":[{"family":"Wicherts","given":"Jelte M."},{"family":"Bakker","given":"Marjan"},{"family":"Molenaar","given":"Dylan"}],"issued":{"date-parts":[["2011",11,2]]}}}],"schema":"https://github.com/citation-style-language/schema/raw/master/csl-citation.json"} </w:instrText>
      </w:r>
      <w:r w:rsidR="001679C4">
        <w:fldChar w:fldCharType="separate"/>
      </w:r>
      <w:r w:rsidR="001679C4">
        <w:rPr>
          <w:noProof/>
        </w:rPr>
        <w:t>(Wicherts et al., 2011)</w:t>
      </w:r>
      <w:r w:rsidR="001679C4">
        <w:fldChar w:fldCharType="end"/>
      </w:r>
      <w:r w:rsidR="001679C4">
        <w:t xml:space="preserve">. As such, data sharing is important not only because of what it enables (e.g., independent verification, secondary use of data, and knowledge synthesis), but because the act of sharing itself represents a quality indicator. </w:t>
      </w:r>
      <w:r w:rsidR="000A62E0">
        <w:t xml:space="preserve">Based on this, I </w:t>
      </w:r>
      <w:r w:rsidR="009028DA">
        <w:t>assessed the prevalence of data sharing upon request within the IRAP literature.</w:t>
      </w:r>
    </w:p>
    <w:p w14:paraId="18601CDE" w14:textId="77777777" w:rsidR="00D060AF" w:rsidRDefault="00D060AF" w:rsidP="001A3D1A"/>
    <w:p w14:paraId="1E3CCFD1" w14:textId="77777777" w:rsidR="00D060AF" w:rsidRPr="00B93464" w:rsidRDefault="00D060AF" w:rsidP="00D060AF">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D060AF" w:rsidRPr="00C35BC5" w14:paraId="3B0220C2" w14:textId="77777777" w:rsidTr="004F31D6">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DFD3448" w14:textId="77777777" w:rsidR="00D060AF" w:rsidRPr="00C35BC5" w:rsidRDefault="00D060AF" w:rsidP="004F31D6">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15CB8035" w14:textId="77777777" w:rsidR="00D060AF" w:rsidRPr="00C35BC5" w:rsidRDefault="00D060AF" w:rsidP="004F31D6">
            <w:pPr>
              <w:pStyle w:val="table"/>
              <w:jc w:val="left"/>
            </w:pPr>
            <w:r w:rsidRPr="008017FA">
              <w:rPr>
                <w:i/>
                <w:iCs/>
              </w:rPr>
              <w:t>N</w:t>
            </w:r>
            <w:r w:rsidRPr="00C35BC5">
              <w:t xml:space="preserve"> articles</w:t>
            </w:r>
          </w:p>
        </w:tc>
      </w:tr>
      <w:tr w:rsidR="00D060AF" w:rsidRPr="00C35BC5" w14:paraId="053E7083"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AF9275" w14:textId="77777777" w:rsidR="00D060AF" w:rsidRPr="00C35BC5" w:rsidRDefault="00D060AF" w:rsidP="004F31D6">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992867D" w14:textId="77777777" w:rsidR="00D060AF" w:rsidRPr="00C35BC5" w:rsidRDefault="00D060AF" w:rsidP="004F31D6">
            <w:pPr>
              <w:pStyle w:val="table"/>
              <w:tabs>
                <w:tab w:val="decimal" w:pos="445"/>
              </w:tabs>
            </w:pPr>
            <w:r w:rsidRPr="00C35BC5">
              <w:t>24</w:t>
            </w:r>
          </w:p>
        </w:tc>
      </w:tr>
      <w:tr w:rsidR="00D060AF" w:rsidRPr="00C35BC5" w14:paraId="3902303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76EF1E2" w14:textId="77777777" w:rsidR="00D060AF" w:rsidRPr="00C35BC5" w:rsidRDefault="00D060AF" w:rsidP="004F31D6">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6424FF5" w14:textId="77777777" w:rsidR="00D060AF" w:rsidRPr="00C35BC5" w:rsidRDefault="00D060AF" w:rsidP="004F31D6">
            <w:pPr>
              <w:pStyle w:val="table"/>
              <w:tabs>
                <w:tab w:val="decimal" w:pos="445"/>
              </w:tabs>
            </w:pPr>
            <w:r w:rsidRPr="00C35BC5">
              <w:t>8</w:t>
            </w:r>
          </w:p>
        </w:tc>
      </w:tr>
      <w:tr w:rsidR="00D060AF" w:rsidRPr="00C35BC5" w14:paraId="632739B1"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006907" w14:textId="77777777" w:rsidR="00D060AF" w:rsidRPr="00C35BC5" w:rsidRDefault="00D060AF" w:rsidP="004F31D6">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EC9EA1D" w14:textId="77777777" w:rsidR="00D060AF" w:rsidRPr="00C35BC5" w:rsidRDefault="00D060AF" w:rsidP="004F31D6">
            <w:pPr>
              <w:pStyle w:val="table"/>
              <w:tabs>
                <w:tab w:val="decimal" w:pos="445"/>
              </w:tabs>
            </w:pPr>
            <w:r w:rsidRPr="00C35BC5">
              <w:t>5</w:t>
            </w:r>
          </w:p>
        </w:tc>
      </w:tr>
      <w:tr w:rsidR="00D060AF" w:rsidRPr="00C35BC5" w14:paraId="7C267FD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2DD2F5D" w14:textId="77777777" w:rsidR="00D060AF" w:rsidRPr="00C35BC5" w:rsidRDefault="00D060AF" w:rsidP="004F31D6">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A6EEA7D" w14:textId="77777777" w:rsidR="00D060AF" w:rsidRPr="00C35BC5" w:rsidRDefault="00D060AF" w:rsidP="004F31D6">
            <w:pPr>
              <w:pStyle w:val="table"/>
              <w:tabs>
                <w:tab w:val="decimal" w:pos="445"/>
              </w:tabs>
            </w:pPr>
            <w:r w:rsidRPr="00C35BC5">
              <w:t>4</w:t>
            </w:r>
          </w:p>
        </w:tc>
      </w:tr>
      <w:tr w:rsidR="00D060AF" w:rsidRPr="00C35BC5" w14:paraId="0DDC306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046C45" w14:textId="77777777" w:rsidR="00D060AF" w:rsidRPr="00C35BC5" w:rsidRDefault="00D060AF" w:rsidP="004F31D6">
            <w:pPr>
              <w:pStyle w:val="table"/>
              <w:jc w:val="left"/>
            </w:pPr>
            <w:proofErr w:type="spellStart"/>
            <w:r w:rsidRPr="00C35BC5">
              <w:t>Behavior</w:t>
            </w:r>
            <w:proofErr w:type="spellEnd"/>
            <w:r w:rsidRPr="00C35BC5">
              <w:t xml:space="preserve">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00BA8064" w14:textId="77777777" w:rsidR="00D060AF" w:rsidRPr="00C35BC5" w:rsidRDefault="00D060AF" w:rsidP="004F31D6">
            <w:pPr>
              <w:pStyle w:val="table"/>
              <w:tabs>
                <w:tab w:val="decimal" w:pos="445"/>
              </w:tabs>
            </w:pPr>
            <w:r w:rsidRPr="00C35BC5">
              <w:t>2</w:t>
            </w:r>
          </w:p>
        </w:tc>
      </w:tr>
      <w:tr w:rsidR="00D060AF" w:rsidRPr="00C35BC5" w14:paraId="4BB8D86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339C279" w14:textId="77777777" w:rsidR="00D060AF" w:rsidRPr="00C35BC5" w:rsidRDefault="00D060AF" w:rsidP="004F31D6">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9E6863E" w14:textId="77777777" w:rsidR="00D060AF" w:rsidRPr="00C35BC5" w:rsidRDefault="00D060AF" w:rsidP="004F31D6">
            <w:pPr>
              <w:pStyle w:val="table"/>
              <w:tabs>
                <w:tab w:val="decimal" w:pos="445"/>
              </w:tabs>
            </w:pPr>
            <w:r w:rsidRPr="00C35BC5">
              <w:t>2</w:t>
            </w:r>
          </w:p>
        </w:tc>
      </w:tr>
      <w:tr w:rsidR="00D060AF" w:rsidRPr="00C35BC5" w14:paraId="7EEE5FD6"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D53E0FC" w14:textId="77777777" w:rsidR="00D060AF" w:rsidRPr="00C35BC5" w:rsidRDefault="00D060AF" w:rsidP="004F31D6">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EAE209" w14:textId="77777777" w:rsidR="00D060AF" w:rsidRPr="00C35BC5" w:rsidRDefault="00D060AF" w:rsidP="004F31D6">
            <w:pPr>
              <w:pStyle w:val="table"/>
              <w:tabs>
                <w:tab w:val="decimal" w:pos="445"/>
              </w:tabs>
            </w:pPr>
            <w:r w:rsidRPr="00C35BC5">
              <w:t>1</w:t>
            </w:r>
          </w:p>
        </w:tc>
      </w:tr>
      <w:tr w:rsidR="00D060AF" w:rsidRPr="00C35BC5" w14:paraId="13ACEFD7"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19DF9C84" w14:textId="77777777" w:rsidR="00D060AF" w:rsidRPr="00C35BC5" w:rsidRDefault="00D060AF" w:rsidP="004F31D6">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2842C86" w14:textId="77777777" w:rsidR="00D060AF" w:rsidRPr="00C35BC5" w:rsidRDefault="00D060AF" w:rsidP="004F31D6">
            <w:pPr>
              <w:pStyle w:val="table"/>
              <w:tabs>
                <w:tab w:val="decimal" w:pos="445"/>
              </w:tabs>
            </w:pPr>
            <w:r w:rsidRPr="00C35BC5">
              <w:t>1</w:t>
            </w:r>
          </w:p>
        </w:tc>
      </w:tr>
      <w:tr w:rsidR="00D060AF" w:rsidRPr="00C35BC5" w14:paraId="418EF698"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C79D8CE" w14:textId="77777777" w:rsidR="00D060AF" w:rsidRPr="00C35BC5" w:rsidRDefault="00D060AF" w:rsidP="004F31D6">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7F3E8A" w14:textId="77777777" w:rsidR="00D060AF" w:rsidRPr="00C35BC5" w:rsidRDefault="00D060AF" w:rsidP="004F31D6">
            <w:pPr>
              <w:pStyle w:val="table"/>
              <w:tabs>
                <w:tab w:val="decimal" w:pos="445"/>
              </w:tabs>
            </w:pPr>
            <w:r w:rsidRPr="00C35BC5">
              <w:t>1</w:t>
            </w:r>
          </w:p>
        </w:tc>
      </w:tr>
      <w:tr w:rsidR="00D060AF" w:rsidRPr="00C35BC5" w14:paraId="0C1C4A34"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497037B" w14:textId="77777777" w:rsidR="00D060AF" w:rsidRPr="00C35BC5" w:rsidRDefault="00D060AF" w:rsidP="004F31D6">
            <w:pPr>
              <w:pStyle w:val="table"/>
              <w:jc w:val="left"/>
            </w:pPr>
            <w:r w:rsidRPr="00C35BC5">
              <w:t xml:space="preserve">Journal of </w:t>
            </w:r>
            <w:proofErr w:type="spellStart"/>
            <w:r w:rsidRPr="00C35BC5">
              <w:t>Behavior</w:t>
            </w:r>
            <w:proofErr w:type="spellEnd"/>
            <w:r w:rsidRPr="00C35BC5">
              <w:t xml:space="preserve">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06D4C7D" w14:textId="77777777" w:rsidR="00D060AF" w:rsidRPr="00C35BC5" w:rsidRDefault="00D060AF" w:rsidP="004F31D6">
            <w:pPr>
              <w:pStyle w:val="table"/>
              <w:tabs>
                <w:tab w:val="decimal" w:pos="445"/>
              </w:tabs>
            </w:pPr>
            <w:r w:rsidRPr="00C35BC5">
              <w:t>1</w:t>
            </w:r>
          </w:p>
        </w:tc>
      </w:tr>
      <w:tr w:rsidR="00D060AF" w:rsidRPr="00C35BC5" w14:paraId="7B38855E"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4576ADB" w14:textId="77777777" w:rsidR="00D060AF" w:rsidRPr="00C35BC5" w:rsidRDefault="00D060AF" w:rsidP="004F31D6">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8AB35B8" w14:textId="77777777" w:rsidR="00D060AF" w:rsidRPr="00C35BC5" w:rsidRDefault="00D060AF" w:rsidP="004F31D6">
            <w:pPr>
              <w:pStyle w:val="table"/>
              <w:tabs>
                <w:tab w:val="decimal" w:pos="445"/>
              </w:tabs>
            </w:pPr>
            <w:r w:rsidRPr="00C35BC5">
              <w:t>1</w:t>
            </w:r>
          </w:p>
        </w:tc>
      </w:tr>
      <w:tr w:rsidR="00D060AF" w:rsidRPr="00C35BC5" w14:paraId="72D5CAED"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26169D3" w14:textId="77777777" w:rsidR="00D060AF" w:rsidRPr="00C35BC5" w:rsidRDefault="00D060AF" w:rsidP="004F31D6">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E25951A" w14:textId="77777777" w:rsidR="00D060AF" w:rsidRPr="00C35BC5" w:rsidRDefault="00D060AF" w:rsidP="004F31D6">
            <w:pPr>
              <w:pStyle w:val="table"/>
              <w:tabs>
                <w:tab w:val="decimal" w:pos="445"/>
              </w:tabs>
            </w:pPr>
            <w:r w:rsidRPr="00C35BC5">
              <w:t>1</w:t>
            </w:r>
          </w:p>
        </w:tc>
      </w:tr>
      <w:tr w:rsidR="00D060AF" w:rsidRPr="00C35BC5" w14:paraId="47CC3B1C" w14:textId="77777777" w:rsidTr="004F31D6">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ED6E70D" w14:textId="77777777" w:rsidR="00D060AF" w:rsidRPr="00C35BC5" w:rsidRDefault="00D060AF" w:rsidP="004F31D6">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56AA86D" w14:textId="77777777" w:rsidR="00D060AF" w:rsidRPr="00C35BC5" w:rsidRDefault="00D060AF" w:rsidP="004F31D6">
            <w:pPr>
              <w:pStyle w:val="table"/>
              <w:tabs>
                <w:tab w:val="decimal" w:pos="445"/>
              </w:tabs>
            </w:pPr>
            <w:r w:rsidRPr="00C35BC5">
              <w:t>1</w:t>
            </w:r>
          </w:p>
        </w:tc>
      </w:tr>
    </w:tbl>
    <w:p w14:paraId="01046F07" w14:textId="77777777" w:rsidR="00D060AF" w:rsidRDefault="00D060AF" w:rsidP="00D060AF"/>
    <w:p w14:paraId="49F02EB6" w14:textId="77777777" w:rsidR="00D060AF" w:rsidRPr="001A3D1A" w:rsidRDefault="00D060AF" w:rsidP="00D060AF">
      <w:pPr>
        <w:ind w:firstLine="0"/>
      </w:pPr>
    </w:p>
    <w:p w14:paraId="791438E3" w14:textId="197A2FEB" w:rsidR="003F6D08" w:rsidRDefault="003F6D08" w:rsidP="00F1010E">
      <w:pPr>
        <w:pStyle w:val="Heading1"/>
      </w:pPr>
      <w:r w:rsidRPr="00B93464">
        <w:t>Method</w:t>
      </w:r>
      <w:r w:rsidR="00D10CBA" w:rsidRPr="00B93464">
        <w:t xml:space="preserve"> &amp; Results</w:t>
      </w:r>
    </w:p>
    <w:p w14:paraId="7CBCE655" w14:textId="57617E4C" w:rsidR="0010728E" w:rsidRPr="0010728E" w:rsidRDefault="0010728E" w:rsidP="00F1010E">
      <w:pPr>
        <w:pStyle w:val="Heading2"/>
      </w:pPr>
      <w:r>
        <w:t>Data availability statement</w:t>
      </w:r>
    </w:p>
    <w:p w14:paraId="1BEF501C" w14:textId="4A1DF8AD" w:rsidR="008C6BE4" w:rsidRPr="008C6BE4" w:rsidRDefault="008C6BE4"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Pr="008C6BE4">
          <w:rPr>
            <w:rStyle w:val="Hyperlink"/>
          </w:rPr>
          <w:t>osf.io/nugzb</w:t>
        </w:r>
      </w:hyperlink>
      <w:r>
        <w:t>.</w:t>
      </w:r>
      <w:r w:rsidR="00E73213">
        <w:t xml:space="preserve"> All IRAP datasets that could be publicly shared are also available at that link. </w:t>
      </w:r>
      <w:r w:rsidR="00F951E9">
        <w:t>Datasets that cannot be publicly shared due to the original author’s requirements are available upon request from the author</w:t>
      </w:r>
      <w:r w:rsidR="008F0C2D">
        <w:t xml:space="preserve"> (</w:t>
      </w:r>
      <w:hyperlink r:id="rId10" w:history="1">
        <w:r w:rsidR="008F0C2D" w:rsidRPr="00A7006D">
          <w:rPr>
            <w:rStyle w:val="Hyperlink"/>
          </w:rPr>
          <w:t>ian.hussey@icloud.com</w:t>
        </w:r>
      </w:hyperlink>
      <w:r w:rsidR="008F0C2D">
        <w:t xml:space="preserve">). </w:t>
      </w:r>
    </w:p>
    <w:p w14:paraId="006454FA" w14:textId="7D277357" w:rsidR="00C04E59" w:rsidRPr="00B93464" w:rsidRDefault="00C04E59" w:rsidP="00F1010E">
      <w:pPr>
        <w:pStyle w:val="Heading2"/>
      </w:pPr>
      <w:r w:rsidRPr="00B93464">
        <w:t xml:space="preserve">Article </w:t>
      </w:r>
      <w:r w:rsidR="003D3635" w:rsidRPr="00B93464">
        <w:t>search</w:t>
      </w:r>
    </w:p>
    <w:p w14:paraId="2ABD081B" w14:textId="2229BDBF" w:rsidR="00772B40" w:rsidRPr="00C00608" w:rsidRDefault="00556BA0" w:rsidP="007705DA">
      <w:r w:rsidRPr="00B673F2">
        <w:t xml:space="preserve">I </w:t>
      </w:r>
      <w:r w:rsidR="00044078" w:rsidRPr="00B673F2">
        <w:t xml:space="preserve">contacted </w:t>
      </w:r>
      <w:r w:rsidRPr="00B673F2">
        <w:t xml:space="preserve">the authors of every IRAP publication published in the last 5 years </w:t>
      </w:r>
      <w:r w:rsidR="00044078" w:rsidRPr="00B673F2">
        <w:t>with a data sharing request</w:t>
      </w:r>
      <w:r w:rsidRPr="00B673F2">
        <w:t xml:space="preserve">. </w:t>
      </w:r>
      <w:r w:rsidR="00BF5B55" w:rsidRPr="00B673F2">
        <w:t xml:space="preserve">In order to choose the articles that I would attempt to obtain the data for, </w:t>
      </w:r>
      <w:r w:rsidR="00D30FF3" w:rsidRPr="00B673F2">
        <w:t xml:space="preserve">I employed an existing systematic search of the published IRAP literature (2006 to 2022, in English, listed in the Web of Science or </w:t>
      </w:r>
      <w:proofErr w:type="spellStart"/>
      <w:r w:rsidR="00D30FF3" w:rsidRPr="00B673F2">
        <w:t>psycINFO</w:t>
      </w:r>
      <w:proofErr w:type="spellEnd"/>
      <w:r w:rsidR="00D30FF3" w:rsidRPr="00B673F2">
        <w:t xml:space="preserve"> databases). Full details of that systematic search, including Boolean search strings, all materials </w:t>
      </w:r>
      <w:r w:rsidR="00D30FF3" w:rsidRPr="00B673F2">
        <w:t xml:space="preserve">necessary to reproduce, reuse, or update the search, all data, and R code to reproduce the analyses are available in that manuscript </w:t>
      </w:r>
      <w:r w:rsidR="00D30FF3" w:rsidRPr="00B673F2">
        <w:fldChar w:fldCharType="begin"/>
      </w:r>
      <w:r w:rsidR="00D30FF3" w:rsidRPr="00B673F2">
        <w:instrText xml:space="preserve"> ADDIN ZOTERO_ITEM CSL_CITATION {"citationID":"McHSuolD","properties":{"formattedCitation":"(Hussey, 2023)","plainCitation":"(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schema":"https://github.com/citation-style-language/schema/raw/master/csl-citation.json"} </w:instrText>
      </w:r>
      <w:r w:rsidR="00D30FF3" w:rsidRPr="00B673F2">
        <w:fldChar w:fldCharType="separate"/>
      </w:r>
      <w:r w:rsidR="00D30FF3" w:rsidRPr="00B673F2">
        <w:t>(Hussey, 2023)</w:t>
      </w:r>
      <w:r w:rsidR="00D30FF3" w:rsidRPr="00B673F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E91A6C" w:rsidRPr="00B673F2">
        <w:instrText xml:space="preserve"> ADDIN ZOTERO_ITEM CSL_CITATION {"citationID":"zsbbbSQ7","properties":{"formattedCitation":"(Hussey &amp; Drake, 2020)","plainCitation":"(Hussey &amp; Drake, 2020)","noteIndex":0},"citationItems":[{"id":12684,"uris":["http://zotero.org/users/1687755/items/MU3ZSDRR"],"itemData":{"id":12684,"type":"article-journal","abstract":"Evidence for the IRAP</w:instrText>
      </w:r>
      <w:r w:rsidR="00E91A6C" w:rsidRPr="00B673F2">
        <w:rPr>
          <w:rFonts w:hint="eastAsia"/>
        </w:rPr>
        <w:instrText>’</w:instrText>
      </w:r>
      <w:r w:rsidR="00E91A6C" w:rsidRPr="00B673F2">
        <w:instrText>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w:instrText>
      </w:r>
      <w:r w:rsidR="00E91A6C" w:rsidRPr="00B673F2">
        <w:rPr>
          <w:rFonts w:hint="eastAsia"/>
        </w:rPr>
        <w:instrText>α</w:instrText>
      </w:r>
      <w:r w:rsidR="00E91A6C" w:rsidRPr="00B673F2">
        <w:instrText xml:space="preserve">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E91A6C" w:rsidRPr="00B673F2">
        <w:fldChar w:fldCharType="separate"/>
      </w:r>
      <w:r w:rsidR="00E91A6C" w:rsidRPr="00B673F2">
        <w:t>(Hussey &amp; Drake, 2020)</w:t>
      </w:r>
      <w:r w:rsidR="00E91A6C" w:rsidRPr="00B673F2">
        <w:fldChar w:fldCharType="end"/>
      </w:r>
      <w:r w:rsidR="00E91A6C" w:rsidRPr="00B673F2">
        <w:t>.</w:t>
      </w:r>
      <w:r w:rsidR="00DB13D2" w:rsidRPr="00B673F2">
        <w:t xml:space="preserve"> I found 52 such articles. </w:t>
      </w:r>
      <w:r w:rsidR="00CE4808" w:rsidRPr="00B673F2">
        <w:t>The number of IRAP articles per journal can be found in Table 1.</w:t>
      </w:r>
    </w:p>
    <w:p w14:paraId="460622AD" w14:textId="0C3EAB61" w:rsidR="00F66967" w:rsidRDefault="00F66967" w:rsidP="00F1010E">
      <w:pPr>
        <w:pStyle w:val="Heading2"/>
      </w:pPr>
      <w:r>
        <w:t>Journal policies</w:t>
      </w:r>
    </w:p>
    <w:p w14:paraId="6AFDB1E7" w14:textId="70964556" w:rsidR="003D77E9" w:rsidRDefault="003D77E9" w:rsidP="00F1010E">
      <w:r>
        <w:t xml:space="preserve">Interestingly, three of the top four journals have data sharing policies that require data sharing. </w:t>
      </w:r>
      <w:r w:rsidRPr="003D77E9">
        <w:t>The Psychological Record requires data sharing except in circumstances that must be justified at time of submission: “A submission to the journal implies that materials described in the manuscript, including all relevant raw data, will be freely available to any researcher wishing to use them for non-commercial purposes, without breaching participant confidentiality… All original research must include a data availability statement.”</w:t>
      </w:r>
      <w:r>
        <w:t xml:space="preserve"> </w:t>
      </w:r>
      <w:r>
        <w:fldChar w:fldCharType="begin"/>
      </w:r>
      <w:r>
        <w:instrText xml:space="preserve"> ADDIN ZOTERO_ITEM CSL_CITATION {"citationID":"Bwyn7xdV","properties":{"formattedCitation":"(The Psychological Record, 2023)","plainCitation":"(The Psychological Record, 2023)","noteIndex":0},"citationItems":[{"id":17071,"uris":["http://zotero.org/users/1687755/items/TGGGQMEZ"],"itemData":{"id":17071,"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Pr="003D77E9">
        <w:t>International Journal of Psychology &amp; Psychological Therapy does not have a data sharing policy</w:t>
      </w:r>
      <w:r>
        <w:t xml:space="preserve"> </w:t>
      </w:r>
      <w:r>
        <w:fldChar w:fldCharType="begin"/>
      </w:r>
      <w:r>
        <w:instrText xml:space="preserve"> ADDIN ZOTERO_ITEM CSL_CITATION {"citationID":"Y4uVcvAk","properties":{"formattedCitation":"(International Journal of Psychology and Psychological Therapy, 2023)","plainCitation":"(International Journal of Psychology and Psychological Therapy, 2023)","noteIndex":0},"citationItems":[{"id":17073,"uris":["http://zotero.org/users/1687755/items/DXB98YFY"],"itemData":{"id":17073,"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Journal of Contextual Behavioral Science requires data sharing except in circumstances that must be justified at 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instrText xml:space="preserve"> ADDIN ZOTERO_ITEM CSL_CITATION {"citationID":"1T1LX1Zf","properties":{"formattedCitation":"(Journal of Contextual Behavioral Science, 2023)","plainCitation":"(Journal of Contextual Behavioral Science, 2023)","noteIndex":0},"citationItems":[{"id":17075,"uris":["http://zotero.org/users/1687755/items/D44EMJYR"],"itemData":{"id":17075,"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requires data sharing except in circumstances that must be justified at 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instrText xml:space="preserve"> ADDIN ZOTERO_ITEM CSL_CITATION {"citationID":"nrFghl2p","properties":{"formattedCitation":"(Frontiers, 2023)","plainCitation":"(Frontiers, 2023)","noteIndex":0},"citationItems":[{"id":17076,"uris":["http://zotero.org/users/1687755/items/2E8RXIBH"],"itemData":{"id":17076,"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48540DE8" w14:textId="1F2C2C8E" w:rsidR="00A448A5" w:rsidRDefault="00A448A5" w:rsidP="00F1010E">
      <w:pPr>
        <w:pStyle w:val="Heading2"/>
      </w:pPr>
      <w:r>
        <w:t>Prevalence of data availability statements</w:t>
      </w:r>
    </w:p>
    <w:p w14:paraId="34F68941" w14:textId="595AD1A2" w:rsidR="0090171F" w:rsidRDefault="004B0D79" w:rsidP="00F1010E">
      <w:r>
        <w:t xml:space="preserve">Of the 52 articles, 21 (40.4%) contained a data sharing statement. </w:t>
      </w:r>
      <w:r w:rsidR="000C3801">
        <w:t xml:space="preserve">Encouragingly, the </w:t>
      </w:r>
      <w:r w:rsidR="00107DB2">
        <w:t>proportion of articles increased from 0% in 2018 to 100% in 2022 (see Figure 1).</w:t>
      </w:r>
      <w:r w:rsidR="00232B58">
        <w:t xml:space="preserve"> It is worth noting that it is difficult to define a precise date when these policies came into effect</w:t>
      </w:r>
      <w:r w:rsidR="00D9185E">
        <w:t>. F</w:t>
      </w:r>
      <w:r w:rsidR="00414B73">
        <w:t>or example, f</w:t>
      </w:r>
      <w:r w:rsidR="00D9185E">
        <w:t xml:space="preserve">rom speaking the editor of JCBS, </w:t>
      </w:r>
      <w:r w:rsidR="0037519A">
        <w:t xml:space="preserve">these </w:t>
      </w:r>
      <w:r w:rsidR="00232B58">
        <w:t>polic</w:t>
      </w:r>
      <w:r w:rsidR="0037519A">
        <w:t>ies</w:t>
      </w:r>
      <w:r w:rsidR="00232B58">
        <w:t xml:space="preserve"> </w:t>
      </w:r>
      <w:r w:rsidR="0037519A">
        <w:t xml:space="preserve">were </w:t>
      </w:r>
      <w:r w:rsidR="00232B58">
        <w:t xml:space="preserve">progressively rolled out through the different levels of the journal’s article handling processes over time. Regardless, results demonstrate </w:t>
      </w:r>
      <w:r w:rsidR="00232B58">
        <w:lastRenderedPageBreak/>
        <w:t xml:space="preserve">that data sharing statements have moved from absent to ubiquitous across these years. </w:t>
      </w:r>
    </w:p>
    <w:p w14:paraId="6FA1B584" w14:textId="77777777" w:rsidR="00772B40" w:rsidRDefault="00772B40" w:rsidP="00F1010E"/>
    <w:p w14:paraId="692CE12E" w14:textId="0BD4AD94" w:rsidR="00FD697B" w:rsidRPr="00664F28" w:rsidRDefault="00FD697B" w:rsidP="00F1010E">
      <w:pPr>
        <w:pStyle w:val="figureandtablename"/>
      </w:pPr>
      <w:r w:rsidRPr="00664F28">
        <w:rPr>
          <w:b/>
          <w:bCs/>
        </w:rPr>
        <w:t>Figure 1.</w:t>
      </w:r>
      <w:r w:rsidRPr="00664F28">
        <w:t xml:space="preserve"> Percent of articles reporting a data availability statement per year.</w:t>
      </w:r>
    </w:p>
    <w:p w14:paraId="460ED398" w14:textId="2B193C69" w:rsidR="002B6AEC" w:rsidRDefault="00FD697B" w:rsidP="00D75410">
      <w:pPr>
        <w:ind w:firstLine="0"/>
      </w:pPr>
      <w:r>
        <w:rPr>
          <w:noProof/>
        </w:rPr>
        <w:drawing>
          <wp:inline distT="0" distB="0" distL="0" distR="0" wp14:anchorId="14022F80" wp14:editId="56F3F6A3">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068BDACD" w14:textId="77777777" w:rsidR="006F6D86" w:rsidRDefault="006F6D86" w:rsidP="00D75410">
      <w:pPr>
        <w:ind w:firstLine="0"/>
      </w:pPr>
    </w:p>
    <w:p w14:paraId="201DA6F6" w14:textId="10AC4184" w:rsidR="002B6AEC" w:rsidRPr="003D77E9" w:rsidRDefault="00EA27FA" w:rsidP="00F1010E">
      <w:pPr>
        <w:pStyle w:val="Heading2"/>
      </w:pPr>
      <w:r>
        <w:t>Prevalence of d</w:t>
      </w:r>
      <w:r w:rsidR="002B6AEC">
        <w:t xml:space="preserve">ata sharing </w:t>
      </w:r>
      <w:r>
        <w:t>upon request</w:t>
      </w:r>
    </w:p>
    <w:p w14:paraId="56181266" w14:textId="2E015429" w:rsidR="00705A51" w:rsidRDefault="00E00BFF" w:rsidP="00F1010E">
      <w:r>
        <w:t xml:space="preserve">I </w:t>
      </w:r>
      <w:r w:rsidR="000B6F94">
        <w:t>sent</w:t>
      </w:r>
      <w:r w:rsidR="0051504C">
        <w:t xml:space="preserve"> a data </w:t>
      </w:r>
      <w:r w:rsidR="0097747F">
        <w:t xml:space="preserve">sharing </w:t>
      </w:r>
      <w:r w:rsidR="0051504C">
        <w:t xml:space="preserve">request to </w:t>
      </w:r>
      <w:r>
        <w:t>every corresponding author</w:t>
      </w:r>
      <w:r w:rsidR="0051504C">
        <w:t xml:space="preserve"> via email</w:t>
      </w:r>
      <w:r w:rsidR="00E91A6C">
        <w:t xml:space="preserve">. </w:t>
      </w:r>
      <w:r w:rsidR="00705A51">
        <w:t>A copy of the email can be found in the supplementary materials (</w:t>
      </w:r>
      <w:hyperlink r:id="rId12" w:history="1">
        <w:r w:rsidR="007749F7" w:rsidRPr="008C6BE4">
          <w:rPr>
            <w:rStyle w:val="Hyperlink"/>
          </w:rPr>
          <w:t>osf.io/</w:t>
        </w:r>
        <w:proofErr w:type="spellStart"/>
        <w:r w:rsidR="007749F7" w:rsidRPr="008C6BE4">
          <w:rPr>
            <w:rStyle w:val="Hyperlink"/>
          </w:rPr>
          <w:t>nugzb</w:t>
        </w:r>
        <w:proofErr w:type="spellEnd"/>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r w:rsidR="00283F25">
        <w:t>In some cases, authors replied that they could not allow data to be made public, in which cases I replied that I was also willing to obtain the data and not make it public. I also noted that I was willing to sign any data sharing agreements that authors felt were necessary.</w:t>
      </w:r>
      <w:r w:rsidR="00C252AA">
        <w:t xml:space="preserve"> The strategy was therefore to request data in order to make it openly available in the first instance, and to request it be shared with me but not made public as a fall back option.</w:t>
      </w:r>
    </w:p>
    <w:p w14:paraId="515B7114" w14:textId="0A7C1AAD" w:rsidR="00CE4808" w:rsidRDefault="0051504C" w:rsidP="00F1010E">
      <w:r>
        <w:t xml:space="preserve">Email addresses were obtained from the article PDFs in the first instance. This was supplemented with internet and social media searches for current email addresses. </w:t>
      </w:r>
      <w:r w:rsidR="00E91A6C">
        <w:t>If I knew them personally, I also contacted one or more senior authors</w:t>
      </w:r>
      <w:r w:rsidR="00E00BFF">
        <w:t xml:space="preserve">. </w:t>
      </w:r>
      <w:r w:rsidR="00E91A6C">
        <w:t>This was the case for the ma</w:t>
      </w:r>
      <w:r w:rsidR="00980F64">
        <w:t xml:space="preserve">ny articles, given that IRAP research community is quite small and dominated by a small number of authors </w:t>
      </w:r>
      <w:r w:rsidR="00980F64">
        <w:fldChar w:fldCharType="begin"/>
      </w:r>
      <w:r w:rsidR="00980F64">
        <w:instrText xml:space="preserve"> ADDIN ZOTERO_ITEM CSL_CITATION {"citationID":"EsMscWy0","properties":{"formattedCitation":"(for authorship analysis, see Hussey, 2022)","plainCitation":"(for authorship analysis, see 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w:instrText>
      </w:r>
      <w:r w:rsidR="00980F64">
        <w:rPr>
          <w:rFonts w:hint="eastAsia"/>
        </w:rPr>
        <w:instrText>’</w:instrText>
      </w:r>
      <w:r w:rsidR="00980F64">
        <w:instrText xml:space="preserve">s (2022) account, (1) Barnes-Holmes repeatedly and explicitly stated that the IRAP is an implicit measure, and (2) Barnes-Holmes did not </w:instrText>
      </w:r>
      <w:r w:rsidR="00980F64">
        <w:rPr>
          <w:rFonts w:hint="eastAsia"/>
        </w:rPr>
        <w:instrText>“</w:instrText>
      </w:r>
      <w:r w:rsidR="00980F64">
        <w:instrText>lose control</w:instrText>
      </w:r>
      <w:r w:rsidR="00980F64">
        <w:rPr>
          <w:rFonts w:hint="eastAsia"/>
        </w:rPr>
        <w:instrText>”</w:instrText>
      </w:r>
      <w:r w:rsidR="00980F64">
        <w:instrText xml:space="preserve"> of the task. Rather, he and his research group have produced the majority of all IRAP publications. The credibility of Barnes-Holmes &amp; Harte</w:instrText>
      </w:r>
      <w:r w:rsidR="00980F64">
        <w:rPr>
          <w:rFonts w:hint="eastAsia"/>
        </w:rPr>
        <w:instrText>’</w:instrText>
      </w:r>
      <w:r w:rsidR="00980F64">
        <w:instrText>s (2022) suggestions regarding the future of the IRAP is undermined by their inaccurate account of its past. However, their analogy with Frankenstein</w:instrText>
      </w:r>
      <w:r w:rsidR="00980F64">
        <w:rPr>
          <w:rFonts w:hint="eastAsia"/>
        </w:rPr>
        <w:instrText>’</w:instrText>
      </w:r>
      <w:r w:rsidR="00980F64">
        <w:instrText>s monster still holds, albeit under an alternative and correct reading of Shelly</w:instrText>
      </w:r>
      <w:r w:rsidR="00980F64">
        <w:rPr>
          <w:rFonts w:hint="eastAsia"/>
        </w:rPr>
        <w:instrText>’</w:instrText>
      </w:r>
      <w:r w:rsidR="00980F64">
        <w:instrText xml:space="preserve">s novel as a cautionary tale about scientific recklessness.","DOI":"10.31234/osf.io/qmg6s","language":"en-us","publisher":"PsyArXiv","source":"OSF Preprints","title":"Reply to Barnes-Holmes &amp; Harte (2022) </w:instrText>
      </w:r>
      <w:r w:rsidR="00980F64">
        <w:rPr>
          <w:rFonts w:hint="eastAsia"/>
        </w:rPr>
        <w:instrText>“</w:instrText>
      </w:r>
      <w:r w:rsidR="00980F64">
        <w:instrText>The IRAP as a Measure of Implicit Cognition: A Case of Frankenstein</w:instrText>
      </w:r>
      <w:r w:rsidR="00980F64">
        <w:rPr>
          <w:rFonts w:hint="eastAsia"/>
        </w:rPr>
        <w:instrText>’</w:instrText>
      </w:r>
      <w:r w:rsidR="00980F64">
        <w:instrText>s Monster</w:instrText>
      </w:r>
      <w:r w:rsidR="00980F64">
        <w:rPr>
          <w:rFonts w:hint="eastAsia"/>
        </w:rPr>
        <w:instrText>”</w:instrText>
      </w:r>
      <w:r w:rsidR="00980F64">
        <w:instrText xml:space="preserve">","title-short":"Reply to Barnes-Holmes &amp; Harte (2022) </w:instrText>
      </w:r>
      <w:r w:rsidR="00980F64">
        <w:rPr>
          <w:rFonts w:hint="eastAsia"/>
        </w:rPr>
        <w:instrText>“</w:instrText>
      </w:r>
      <w:r w:rsidR="00980F64">
        <w:instrText xml:space="preserve">The IRAP as a Measure of Implicit Cognition","URL":"https://psyarxiv.com/qmg6s/","author":[{"family":"Hussey","given":"Ian"}],"accessed":{"date-parts":[["2023",1,2]]},"issued":{"date-parts":[["2022",10,5]]}},"label":"page","prefix":"for authorship analysis, see "}],"schema":"https://github.com/citation-style-language/schema/raw/master/csl-citation.json"} </w:instrText>
      </w:r>
      <w:r w:rsidR="00980F64">
        <w:fldChar w:fldCharType="separate"/>
      </w:r>
      <w:r w:rsidR="00980F64">
        <w:rPr>
          <w:noProof/>
        </w:rPr>
        <w:t>(for authorship analysis, see Hussey, 2022)</w:t>
      </w:r>
      <w:r w:rsidR="00980F64">
        <w:fldChar w:fldCharType="end"/>
      </w:r>
      <w:r w:rsidR="00980F64">
        <w:t xml:space="preserve">. </w:t>
      </w:r>
      <w:r w:rsidR="00E957E6">
        <w:t xml:space="preserve">In some cases, I asked senior authors if they had up to date contact details for corresponding authors, but none were provided. </w:t>
      </w:r>
      <w:r w:rsidR="00980F64">
        <w:t>If</w:t>
      </w:r>
      <w:r w:rsidR="00650146">
        <w:t xml:space="preserve"> I did</w:t>
      </w:r>
      <w:r w:rsidR="00980F64">
        <w:t xml:space="preserve"> not </w:t>
      </w:r>
      <w:r w:rsidR="00650146">
        <w:t xml:space="preserve">receive replies within two weeks, I </w:t>
      </w:r>
      <w:r w:rsidR="00690B7B">
        <w:t xml:space="preserve">again searched for contact details of other </w:t>
      </w:r>
      <w:r w:rsidR="00BC1227">
        <w:t>co-authors</w:t>
      </w:r>
      <w:r w:rsidR="00690B7B">
        <w:t xml:space="preserve"> and attempted to contact them</w:t>
      </w:r>
      <w:r w:rsidR="00650146">
        <w:t>.</w:t>
      </w:r>
      <w:r w:rsidR="00690B7B">
        <w:t xml:space="preserve"> </w:t>
      </w:r>
    </w:p>
    <w:p w14:paraId="3622845D" w14:textId="3CC2D4B5" w:rsidR="00A47396" w:rsidRDefault="00D81AFB" w:rsidP="00F1010E">
      <w:commentRangeStart w:id="0"/>
      <w:r>
        <w:t xml:space="preserve">Aggregating results across all co-authors of each article, I received a reply to my email in </w:t>
      </w:r>
      <w:r w:rsidR="00A47396">
        <w:t>69.2%</w:t>
      </w:r>
      <w:r>
        <w:t xml:space="preserve"> of cases (36 articles). </w:t>
      </w:r>
      <w:r w:rsidR="003E7F14">
        <w:t xml:space="preserve">Authors reported being able and willing to share their data in 15.4% of cases (8 articles). </w:t>
      </w:r>
      <w:r w:rsidR="003E7F14">
        <w:t xml:space="preserve">Authors actually shared their data in </w:t>
      </w:r>
      <w:r w:rsidR="00A47396">
        <w:t>9.6%</w:t>
      </w:r>
      <w:r w:rsidR="003E7F14">
        <w:t xml:space="preserve"> of cases (5 articles). </w:t>
      </w:r>
      <w:commentRangeEnd w:id="0"/>
      <w:r w:rsidR="004F6F70">
        <w:rPr>
          <w:rStyle w:val="CommentReference"/>
        </w:rPr>
        <w:commentReference w:id="0"/>
      </w:r>
    </w:p>
    <w:p w14:paraId="2F1E65F2" w14:textId="77777777" w:rsidR="001A7F66" w:rsidRDefault="006659DD" w:rsidP="00F1010E">
      <w:r>
        <w:t>It is also useful to consider data sharing in just the subset of articles that included data availability statements. I make a distinction between actual sharing at 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w:t>
      </w:r>
      <w:r w:rsidR="00224B98">
        <w:t xml:space="preserve"> </w:t>
      </w:r>
    </w:p>
    <w:p w14:paraId="0F1CC68A" w14:textId="18E2551F" w:rsidR="001A7F66" w:rsidRDefault="00224B98" w:rsidP="00F1010E">
      <w:r w:rsidRPr="00F1010E">
        <w:t>Three articles’ data sharing statements represented claims of actual data sharing. Of those two actually provided the data (both via links to the Open Science Framework or ResearchGate). One article stated that</w:t>
      </w:r>
      <w:r w:rsidR="005F130E" w:rsidRPr="00F1010E">
        <w:t xml:space="preserve"> “All</w:t>
      </w:r>
      <w:r w:rsidR="005F130E" w:rsidRPr="005F130E">
        <w:t xml:space="preserve"> data generated or </w:t>
      </w:r>
      <w:r w:rsidR="00497391" w:rsidRPr="005F130E">
        <w:t>analysed</w:t>
      </w:r>
      <w:r w:rsidR="005F130E" w:rsidRPr="005F130E">
        <w:t xml:space="preserve"> during this study are included in this article and its supplementary information files</w:t>
      </w:r>
      <w:r w:rsidR="005F130E">
        <w:t xml:space="preserve">” </w:t>
      </w:r>
      <w:r w:rsidR="005F130E">
        <w:fldChar w:fldCharType="begin"/>
      </w:r>
      <w:r w:rsidR="005F130E">
        <w:instrText xml:space="preserve"> ADDIN ZOTERO_ITEM CSL_CITATION {"citationID":"GXJLkDhB","properties":{"formattedCitation":"(Murphy et al., 2022)","plainCitation":"(Murphy et al., 2022)","noteIndex":0},"citationItems":[{"id":14208,"uris":["http://zotero.org/users/1687755/items/PYADQXZL"],"itemData":{"id":14208,"type":"article-journal","abstract":"Recent research has indicated that the results of the implicit relational assessment procedure (IRAP) may be affected by certain facets of the measure. The current research explores the use of response options in the IRAP and their potential influence on the responding of college students (N = 40) across two similar IRAPs. The IRAPs differed solely in the different types of response option used: contextually cued relational responses (C-rels) or relational coherence indicators (RCIs). The terms “same”/”opposite” served as C-rel response options whereas the RCI response options were “right”/”wrong.” The expected IRAP effect was evident on D-scores from both IRAPs. This effect was shown to be stronger when C-rel response options were used (Wilk's Lambda = .86, F (1, 36) = 6.05, p = .02, eta(2)(p) = .14.), however, there was no statistically significant effect shown for the order of their presentation, nor were any other interaction effects detected. Potential implications and possible avenues for future research are discussed.","container-title":"The Psychological Record","DOI":"10.1007/s40732-022-00512-2","ISSN":"0033-2933","issue":"7","language":"English","note":"publisher-place: ONE NEW YORK PLAZA, SUITE 4600, NEW YORK, NY, UNITED STATES\npublisher: SPRINGER\ntype: Article; Early Access","title":"The role of relational contextual cues versus relational coherence indicators as response options on the Implicit Relational Assessment Procedure","volume":"72","author":[{"family":"Murphy","given":"Carol"},{"family":"Maloney","given":"Emma"},{"family":"Kelly","given":"Michelle"}],"issued":{"date-parts":[["2022"]]}}}],"schema":"https://github.com/citation-style-language/schema/raw/master/csl-citation.json"} </w:instrText>
      </w:r>
      <w:r w:rsidR="005F130E">
        <w:fldChar w:fldCharType="separate"/>
      </w:r>
      <w:r w:rsidR="005F130E">
        <w:rPr>
          <w:noProof/>
        </w:rPr>
        <w:t>(Murphy et al., 2022)</w:t>
      </w:r>
      <w:r w:rsidR="005F130E">
        <w:fldChar w:fldCharType="end"/>
      </w:r>
      <w:r w:rsidR="005F130E">
        <w:t xml:space="preserve">. However, no such supplementary materials were available on the journal’s website. </w:t>
      </w:r>
      <w:r w:rsidR="001A7F66">
        <w:t xml:space="preserve">66.6% of articles with data sharing statements implying actual data sharing at time of publication shared data without </w:t>
      </w:r>
      <w:r w:rsidR="00CC7D58">
        <w:t xml:space="preserve">the </w:t>
      </w:r>
      <w:r w:rsidR="001A7F66">
        <w:t>need to contact the authors.</w:t>
      </w:r>
    </w:p>
    <w:p w14:paraId="6CFFB6A8" w14:textId="67E53389" w:rsidR="0090003C" w:rsidRDefault="001A7F66" w:rsidP="00F1010E">
      <w:r>
        <w:t xml:space="preserve">Eighteen articles </w:t>
      </w:r>
      <w:r w:rsidR="00C607D2">
        <w:t>with promissory data sharing statements were found</w:t>
      </w:r>
      <w:r w:rsidR="00CF6594">
        <w:t xml:space="preserve"> (e.g., stated that data was available upon request).</w:t>
      </w:r>
      <w:r w:rsidR="00C607D2">
        <w:t xml:space="preserve"> Of these 0% (0 articles) actually shared the data upon request.</w:t>
      </w:r>
      <w:r w:rsidR="00882C50">
        <w:t xml:space="preserve"> Ironically, ‘data available upon request’ </w:t>
      </w:r>
      <w:r w:rsidR="00677740">
        <w:t xml:space="preserve">statements represented a strong </w:t>
      </w:r>
      <w:r w:rsidR="00882C50">
        <w:t>predictor of not sharing the data.</w:t>
      </w:r>
    </w:p>
    <w:p w14:paraId="46D83A33" w14:textId="226FF848" w:rsidR="00D4760B" w:rsidRDefault="002E11CA" w:rsidP="00F1010E">
      <w:pPr>
        <w:pStyle w:val="Heading2"/>
      </w:pPr>
      <w:r>
        <w:t>Impediments to data sharing</w:t>
      </w:r>
    </w:p>
    <w:p w14:paraId="3C3A890B" w14:textId="38B3B8C5" w:rsidR="001A5E14" w:rsidRDefault="001A5E14" w:rsidP="00F1010E">
      <w:r>
        <w:t>This section contains some slightly more qualitative reflections on replies that I received and their implications for data sharing.</w:t>
      </w:r>
    </w:p>
    <w:p w14:paraId="2AE53509" w14:textId="5BA9AC72" w:rsidR="00891592" w:rsidRDefault="001A5E14" w:rsidP="00F1010E">
      <w:commentRangeStart w:id="1"/>
      <w:r w:rsidRPr="00055FBA">
        <w:rPr>
          <w:b/>
          <w:bCs/>
        </w:rPr>
        <w:t>It is often not possible to correspond with corresponding authors.</w:t>
      </w:r>
      <w:r>
        <w:t xml:space="preserve"> </w:t>
      </w:r>
      <w:r w:rsidR="000E7322">
        <w:t>In their replies to the data sharing request, m</w:t>
      </w:r>
      <w:r w:rsidR="00891592">
        <w:t xml:space="preserve">ultiple authors </w:t>
      </w:r>
      <w:r w:rsidR="000E7322">
        <w:t xml:space="preserve">stated to </w:t>
      </w:r>
      <w:r w:rsidR="00891592">
        <w:t xml:space="preserve">that they were on maternity leave </w:t>
      </w:r>
      <w:r w:rsidR="000E7322">
        <w:t xml:space="preserve">(2) </w:t>
      </w:r>
      <w:r w:rsidR="00891592">
        <w:t>or were retired</w:t>
      </w:r>
      <w:r w:rsidR="000E7322">
        <w:t xml:space="preserve"> (1)</w:t>
      </w:r>
      <w:r w:rsidR="00891592">
        <w:t xml:space="preserve">. Both are understandable circumstances, however both situations highlight ways in which promissory data sharing </w:t>
      </w:r>
      <w:r w:rsidR="00A47F36">
        <w:t xml:space="preserve">is ineffective due to highly </w:t>
      </w:r>
      <w:r w:rsidR="00F954C4">
        <w:t>foreseeable</w:t>
      </w:r>
      <w:r w:rsidR="00891592">
        <w:t xml:space="preserve"> circumstances</w:t>
      </w:r>
      <w:r w:rsidR="00A47F36">
        <w:t xml:space="preserve">. </w:t>
      </w:r>
      <w:r w:rsidR="00891592">
        <w:t xml:space="preserve">A similar </w:t>
      </w:r>
      <w:r w:rsidR="00C11FE2">
        <w:t>foreseeable</w:t>
      </w:r>
      <w:r w:rsidR="00891592">
        <w:t xml:space="preserve"> circumstance is people leaving </w:t>
      </w:r>
      <w:r w:rsidR="00C11FE2">
        <w:t>academia</w:t>
      </w:r>
      <w:r w:rsidR="0090003C">
        <w:t>,</w:t>
      </w:r>
      <w:r w:rsidR="00891592">
        <w:t xml:space="preserve"> and/or </w:t>
      </w:r>
      <w:r w:rsidR="00C11FE2">
        <w:t>institutional</w:t>
      </w:r>
      <w:r w:rsidR="00891592">
        <w:t xml:space="preserve"> email address</w:t>
      </w:r>
      <w:r w:rsidR="0090003C">
        <w:t>es</w:t>
      </w:r>
      <w:r w:rsidR="00891592">
        <w:t xml:space="preserve"> </w:t>
      </w:r>
      <w:r w:rsidR="0090003C">
        <w:t xml:space="preserve">becoming non-functional </w:t>
      </w:r>
      <w:r w:rsidR="00891592">
        <w:t xml:space="preserve">when </w:t>
      </w:r>
      <w:r w:rsidR="0090003C">
        <w:t>individuals</w:t>
      </w:r>
      <w:r w:rsidR="00891592">
        <w:t xml:space="preserve"> move </w:t>
      </w:r>
      <w:r w:rsidR="0090003C">
        <w:t xml:space="preserve">between </w:t>
      </w:r>
      <w:r w:rsidR="00891592">
        <w:t>instit</w:t>
      </w:r>
      <w:r w:rsidR="00C11FE2">
        <w:t>ut</w:t>
      </w:r>
      <w:r w:rsidR="00891592">
        <w:t xml:space="preserve">ions. </w:t>
      </w:r>
    </w:p>
    <w:p w14:paraId="663AF2ED" w14:textId="051A3EF8" w:rsidR="00055FBA" w:rsidRDefault="00055FBA" w:rsidP="00F1010E">
      <w:r>
        <w:t xml:space="preserve">Some authors were initially responsive to my email and stated that I should contact the first author, but when asked did not offer any suggestions for current contact details for those authors. In some cases, this was plausibly due to losing contact with the author. In other cases, this was less plausibly so. For example, one author who was previously responsive to emails stopped replying when I asked for two of his co-authors </w:t>
      </w:r>
      <w:r w:rsidRPr="00E216A0">
        <w:t xml:space="preserve">contact details that I could not find elsewhere online. Given that these co-authors were clearly known to the author (i.e., his spouse and spouses’ business partner), it seems </w:t>
      </w:r>
      <w:r w:rsidRPr="00E216A0">
        <w:lastRenderedPageBreak/>
        <w:t>implausible that the author did not have these details. Data</w:t>
      </w:r>
      <w:r>
        <w:t xml:space="preserve"> ‘available upon request’ therefore leaves researchers entirely at the whim of authors’ willingness to share not only the data, but even the contact details for those who have the data.</w:t>
      </w:r>
      <w:r w:rsidRPr="00055FBA">
        <w:t xml:space="preserve"> </w:t>
      </w:r>
    </w:p>
    <w:p w14:paraId="4CC463DF" w14:textId="13F9839E" w:rsidR="00055FBA" w:rsidRDefault="00055FBA" w:rsidP="00F1010E">
      <w:r>
        <w:t>Reasonable steps should be made to be able to ensure that we can in fact correspond with a corresponding author. For example, use of email addresses that are not tied to employment at a specific institution, and a deeper understanding of what lasting responsibilities come with being corresponding author and a commitment to meet them.</w:t>
      </w:r>
    </w:p>
    <w:p w14:paraId="4923086B" w14:textId="04B5E1D3" w:rsidR="00FD144A" w:rsidRDefault="002A70B7" w:rsidP="00F1010E">
      <w:r w:rsidRPr="00055FBA">
        <w:t xml:space="preserve">The ethics of data sharing should be considered holistically, as not sharing also has ethical and research </w:t>
      </w:r>
      <w:r w:rsidR="00D254AF" w:rsidRPr="00055FBA">
        <w:t>integrity</w:t>
      </w:r>
      <w:r w:rsidRPr="00055FBA">
        <w:t xml:space="preserve"> implications.</w:t>
      </w:r>
      <w:r>
        <w:t xml:space="preserve"> </w:t>
      </w:r>
      <w:r w:rsidR="00FD144A">
        <w:t xml:space="preserve">Some authors stated that the data could not be shared under the requested circumstances on the basis that the consent forms did not state that the data would be made public (i.e., denial on ethical grounds). In each case, I followed up with a request that it be shared privately without public sharing, and that I was happy to sign any necessary data sharing agreement. However, in the majority of such cases, ethical considerations were made redundant as authors then replied that data from projects was in fact lost. This may represent a selective deployment of caution: much caution placed on the ethical requirement not to share data in certain ways, and not enough on research integrity, such as ensuring that results can be independently verified and uphold commitments to data sharing. </w:t>
      </w:r>
    </w:p>
    <w:p w14:paraId="363070E3" w14:textId="06D2BD8F" w:rsidR="00891592" w:rsidRDefault="00891592" w:rsidP="00F1010E">
      <w:r w:rsidRPr="00055FBA">
        <w:rPr>
          <w:b/>
          <w:bCs/>
        </w:rPr>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6A6C68">
        <w:t xml:space="preserve">“I </w:t>
      </w:r>
      <w:r>
        <w:t>did have the data for these studies until very recently but I mistakenly wiped them from the old laptop where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535501">
        <w:instrText xml:space="preserve"> ADDIN ZOTERO_ITEM CSL_CITATION {"citationID":"nf08nU1y","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535501">
        <w:t xml:space="preserve">, even a single data loss can involve the loss of data associated with </w:t>
      </w:r>
      <w:r w:rsidR="00F31F8C">
        <w:t xml:space="preserve">large proportions </w:t>
      </w:r>
      <w:r w:rsidR="00535501">
        <w:t>of the literature, as was the case here.</w:t>
      </w:r>
    </w:p>
    <w:p w14:paraId="2F56D52B" w14:textId="6A7B7FC1" w:rsidR="00224B98" w:rsidRDefault="00A84E85" w:rsidP="00F1010E">
      <w:r w:rsidRPr="00055FBA">
        <w:t>Researchers openly violate their own institutions’ research data management policies</w:t>
      </w:r>
      <w:r w:rsidR="005B6ACF" w:rsidRPr="00055FBA">
        <w:t>,</w:t>
      </w:r>
      <w:r w:rsidRPr="00055FBA">
        <w:t xml:space="preserve"> </w:t>
      </w:r>
      <w:r w:rsidR="005B6ACF" w:rsidRPr="00055FBA">
        <w:t>contra</w:t>
      </w:r>
      <w:r w:rsidR="00DA4798">
        <w:t>dict</w:t>
      </w:r>
      <w:r w:rsidR="005B6ACF" w:rsidRPr="00055FBA">
        <w:t xml:space="preserve"> their </w:t>
      </w:r>
      <w:r w:rsidRPr="00055FBA">
        <w:t>own public statements about the importance of data sharing</w:t>
      </w:r>
      <w:r w:rsidR="005B6ACF" w:rsidRPr="00055FBA">
        <w:t>, and state that they were never in possession of the data they committed to sharing upon request</w:t>
      </w:r>
      <w:r w:rsidRPr="00055FBA">
        <w:t>.</w:t>
      </w:r>
      <w:r>
        <w:t xml:space="preserve"> </w:t>
      </w:r>
      <w:r w:rsidR="00891592">
        <w:t>Some authors did not respond to requests</w:t>
      </w:r>
      <w:r w:rsidR="006E7F8E">
        <w:t>,</w:t>
      </w:r>
      <w:r w:rsidR="00891592">
        <w:t xml:space="preserve"> or responded that they did not have the data</w:t>
      </w:r>
      <w:r w:rsidR="006E7F8E">
        <w:t>,</w:t>
      </w:r>
      <w:r w:rsidR="00891592">
        <w:t xml:space="preserve"> even when their institutional research data management policies required that they properly store data and share it upon request (</w:t>
      </w:r>
      <w:r w:rsidR="00EF1B89">
        <w:t>e.g.</w:t>
      </w:r>
      <w:r w:rsidR="00891592">
        <w:t xml:space="preserve">, </w:t>
      </w:r>
      <w:r w:rsidR="000C2AC0">
        <w:t xml:space="preserve">policies at </w:t>
      </w:r>
      <w:r w:rsidR="00891592">
        <w:t>Ghent University</w:t>
      </w:r>
      <w:r w:rsidR="0031045A">
        <w:t xml:space="preserve"> and </w:t>
      </w:r>
      <w:r w:rsidR="00891592">
        <w:t>Radboud University</w:t>
      </w:r>
      <w:r w:rsidR="00890A13">
        <w:t>, at which some of the contacted researchers were based at the time of data collection</w:t>
      </w:r>
      <w:r w:rsidR="00891592">
        <w:t>).</w:t>
      </w:r>
      <w:r w:rsidR="00FD144A">
        <w:t xml:space="preserve"> </w:t>
      </w:r>
      <w:r w:rsidR="00ED543F">
        <w:t xml:space="preserve">One </w:t>
      </w:r>
      <w:r w:rsidR="00971B28">
        <w:t xml:space="preserve">of these authors was additionally a </w:t>
      </w:r>
      <w:r w:rsidR="00ED543F">
        <w:t xml:space="preserve">co-author </w:t>
      </w:r>
      <w:r w:rsidR="00971B28">
        <w:t xml:space="preserve">of </w:t>
      </w:r>
      <w:r w:rsidR="00ED543F">
        <w:t xml:space="preserve">the Association for Contextual Behavioral Science’s Open Science recommendations report, which </w:t>
      </w:r>
      <w:r w:rsidR="00971B28">
        <w:t>state “</w:t>
      </w:r>
      <w:r w:rsidR="00971B28" w:rsidRPr="00971B28">
        <w:rPr>
          <w:lang w:val="en-US"/>
        </w:rPr>
        <w:t>We recommend open data and transparency whenever possible.</w:t>
      </w:r>
      <w:r w:rsidR="00971B28">
        <w:rPr>
          <w:lang w:val="en-US"/>
        </w:rPr>
        <w:t>”</w:t>
      </w:r>
      <w:r w:rsidR="00971B28">
        <w:t xml:space="preserve"> </w:t>
      </w:r>
      <w:r w:rsidR="00971B28">
        <w:fldChar w:fldCharType="begin"/>
      </w:r>
      <w:r w:rsidR="00971B28">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971B28">
        <w:fldChar w:fldCharType="separate"/>
      </w:r>
      <w:r w:rsidR="00971B28">
        <w:rPr>
          <w:noProof/>
        </w:rPr>
        <w:t xml:space="preserve">(Task </w:t>
      </w:r>
      <w:r w:rsidR="00971B28">
        <w:rPr>
          <w:noProof/>
        </w:rPr>
        <w:t>Force on the Strategies and Tactics of Contextual Behavioral Science Research, 2021)</w:t>
      </w:r>
      <w:r w:rsidR="00971B28">
        <w:fldChar w:fldCharType="end"/>
      </w:r>
      <w:r w:rsidR="00ED543F">
        <w:t xml:space="preserve">. </w:t>
      </w:r>
      <w:r w:rsidR="008C1489">
        <w:t xml:space="preserve">Another </w:t>
      </w:r>
      <w:r w:rsidR="00891592">
        <w:t>author</w:t>
      </w:r>
      <w:r w:rsidR="008A24FF">
        <w:t>,</w:t>
      </w:r>
      <w:r w:rsidR="00891592">
        <w:t xml:space="preserve"> who was </w:t>
      </w:r>
      <w:r w:rsidR="004B3AEA">
        <w:t xml:space="preserve">variously the </w:t>
      </w:r>
      <w:r w:rsidR="00891592">
        <w:t>first</w:t>
      </w:r>
      <w:r w:rsidR="004B3AEA">
        <w:t xml:space="preserve"> author</w:t>
      </w:r>
      <w:r w:rsidR="00891592">
        <w:t>, corresponding</w:t>
      </w:r>
      <w:r w:rsidR="004B3AEA">
        <w:t xml:space="preserve"> author</w:t>
      </w:r>
      <w:r w:rsidR="00891592">
        <w:t xml:space="preserve">, and senior author of multiple publications, some of </w:t>
      </w:r>
      <w:r w:rsidR="004B3AEA">
        <w:t xml:space="preserve">which </w:t>
      </w:r>
      <w:r w:rsidR="00891592">
        <w:t>included</w:t>
      </w:r>
      <w:r w:rsidR="004B3AEA">
        <w:t xml:space="preserve"> data availability</w:t>
      </w:r>
      <w:r w:rsidR="00891592">
        <w:t xml:space="preserve"> statement</w:t>
      </w:r>
      <w:r w:rsidR="004B3AEA">
        <w:t>s</w:t>
      </w:r>
      <w:r w:rsidR="00891592">
        <w:t>,</w:t>
      </w:r>
      <w:r w:rsidR="004B3AEA">
        <w:t xml:space="preserve"> stated that they “</w:t>
      </w:r>
      <w:r w:rsidR="00891592">
        <w:t>never held the data for the studies referred to, and so I must refer you to the first authors</w:t>
      </w:r>
      <w:r w:rsidR="004B3AEA">
        <w:t>.”</w:t>
      </w:r>
      <w:r w:rsidR="00891592">
        <w:t xml:space="preserve"> </w:t>
      </w:r>
      <w:r w:rsidR="00591526">
        <w:t xml:space="preserve">They later clarified that </w:t>
      </w:r>
      <w:r w:rsidR="00FF7B1C">
        <w:t xml:space="preserve">they also did not have data for the </w:t>
      </w:r>
      <w:r w:rsidR="00591526">
        <w:t>article they were first author of. I find it surprising even that authors, especially first and corresponding authors, can be confident in the results</w:t>
      </w:r>
      <w:r w:rsidR="00891592">
        <w:t xml:space="preserve"> </w:t>
      </w:r>
      <w:r w:rsidR="00591526">
        <w:t>they are reporting</w:t>
      </w:r>
      <w:r w:rsidR="002E0AFC">
        <w:t xml:space="preserve"> when they have never possessed the data</w:t>
      </w:r>
      <w:r w:rsidR="00591526">
        <w:t xml:space="preserve">. Even putting this point aside, it is important to note that in such cases the </w:t>
      </w:r>
      <w:r w:rsidR="00891592">
        <w:t xml:space="preserve">data </w:t>
      </w:r>
      <w:r w:rsidR="00591526">
        <w:t xml:space="preserve">availability </w:t>
      </w:r>
      <w:r w:rsidR="00891592">
        <w:t xml:space="preserve">statement </w:t>
      </w:r>
      <w:r w:rsidR="00591526">
        <w:t>by definition could never be complied with:</w:t>
      </w:r>
      <w:r w:rsidR="00891592">
        <w:t xml:space="preserve"> </w:t>
      </w:r>
      <w:r w:rsidR="00591526">
        <w:t xml:space="preserve">authors </w:t>
      </w:r>
      <w:r w:rsidR="00891592">
        <w:t>cannot share data</w:t>
      </w:r>
      <w:r w:rsidR="002408F0">
        <w:t>,</w:t>
      </w:r>
      <w:r w:rsidR="00891592">
        <w:t xml:space="preserve"> as promised</w:t>
      </w:r>
      <w:r w:rsidR="002408F0">
        <w:t xml:space="preserve">, when </w:t>
      </w:r>
      <w:r w:rsidR="00591526">
        <w:t xml:space="preserve">they </w:t>
      </w:r>
      <w:r w:rsidR="00891592">
        <w:t xml:space="preserve">never </w:t>
      </w:r>
      <w:r w:rsidR="00591526">
        <w:t xml:space="preserve">were in possession of that </w:t>
      </w:r>
      <w:r w:rsidR="00891592">
        <w:t>the data in the first place.</w:t>
      </w:r>
      <w:commentRangeEnd w:id="1"/>
      <w:r w:rsidR="00A93C33">
        <w:rPr>
          <w:rStyle w:val="CommentReference"/>
        </w:rPr>
        <w:commentReference w:id="1"/>
      </w:r>
    </w:p>
    <w:p w14:paraId="7DA01455" w14:textId="58685580" w:rsidR="00224B98" w:rsidRDefault="00224B98" w:rsidP="00DE1366">
      <w:pPr>
        <w:pStyle w:val="Heading1"/>
        <w:jc w:val="both"/>
      </w:pPr>
      <w:r>
        <w:t>Discussion</w:t>
      </w:r>
    </w:p>
    <w:p w14:paraId="6A0676CC" w14:textId="1C35DFCC" w:rsidR="00F76155" w:rsidRDefault="00FF151E" w:rsidP="00F1010E">
      <w:r>
        <w:t xml:space="preserve">Results demonstrated </w:t>
      </w:r>
      <w:r w:rsidR="00F76155">
        <w:t>that the prevalence of data availability statements in IRAP articles has risen from 0% in 2018 to 100% in 2022. This is encouraging and the journals should be applauded for embracing these policies and investing in the administrative infrastructure to implement them.</w:t>
      </w:r>
    </w:p>
    <w:p w14:paraId="4FC98039" w14:textId="41D2A23C" w:rsidR="00224B98" w:rsidRDefault="00F76155" w:rsidP="00F1010E">
      <w:r>
        <w:t xml:space="preserve">However, results also demonstrated </w:t>
      </w:r>
      <w:r w:rsidR="00FF151E">
        <w:t xml:space="preserve">that very few authors of recent IRAP publications share data on request (9.6%, 5 of 52 articles). </w:t>
      </w:r>
      <w:r w:rsidR="009961E4">
        <w:t>D</w:t>
      </w:r>
      <w:r w:rsidR="00FF151E">
        <w:t xml:space="preserve">ata sharing was </w:t>
      </w:r>
      <w:r w:rsidR="009961E4">
        <w:t xml:space="preserve">zero </w:t>
      </w:r>
      <w:r w:rsidR="00FF151E">
        <w:t>in articles that stated that data was available upon request</w:t>
      </w:r>
      <w:r w:rsidR="003C4EBC">
        <w:t xml:space="preserve"> (0 of 18 articles). </w:t>
      </w:r>
      <w:r w:rsidR="00F56229">
        <w:t xml:space="preserve">While the overall rate is disappointing, the ubiquitous non-adhere to journals’ data sharing policies that were agreed to at the point of submission is obviously unacceptable. </w:t>
      </w:r>
    </w:p>
    <w:p w14:paraId="4F01A05E" w14:textId="469A3709" w:rsidR="00DB19AD" w:rsidRDefault="006636B4"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publication of a given article. Publications typically function as reinforcers. </w:t>
      </w:r>
      <w:r w:rsidR="004C5E2E">
        <w:t xml:space="preserve">Curating data and code to make it openly available, or even genuinely sharable upon request, has few reinforcers: it is more work for little reward. </w:t>
      </w:r>
      <w:r w:rsidR="00DB19AD">
        <w:t xml:space="preserve">Nonetheless, there are now many resources which practical guidance to researchers on how to </w:t>
      </w:r>
      <w:r w:rsidR="00D81CEE">
        <w:t xml:space="preserve">share </w:t>
      </w:r>
      <w:r w:rsidR="00DB19AD">
        <w:t xml:space="preserve">data </w:t>
      </w:r>
      <w:r w:rsidR="00D81CEE">
        <w:t xml:space="preserve">more easily </w:t>
      </w:r>
      <w:r w:rsidR="00DB19AD">
        <w:fldChar w:fldCharType="begin"/>
      </w:r>
      <w:r w:rsidR="00DB19AD">
        <w:instrText xml:space="preserve"> ADDIN ZOTERO_ITEM CSL_CITATION {"citationID":"8OKako2L","properties":{"formattedCitation":"(Gilmore et al., 2018; Meyer, 2018)","plainCitation":"(Gilmore et al., 2018; Meyer, 2018)","noteIndex":0},"citationItems":[{"id":11648,"uris":["http://zotero.org/users/1687755/items/LPLNZDAF"],"itemData":{"id":11648,"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11650,"uris":["http://zotero.org/users/1687755/items/VR6XX6NS"],"itemData":{"id":11650,"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rsidR="00DB19AD">
        <w:fldChar w:fldCharType="separate"/>
      </w:r>
      <w:r w:rsidR="00DB19AD">
        <w:rPr>
          <w:noProof/>
        </w:rPr>
        <w:t>(Gilmore et al., 2018; Meyer, 2018)</w:t>
      </w:r>
      <w:r w:rsidR="00DB19AD">
        <w:fldChar w:fldCharType="end"/>
      </w:r>
      <w:r w:rsidR="00DB19AD">
        <w:t xml:space="preserve">. Research elsewhere </w:t>
      </w:r>
      <w:r w:rsidR="00643A4B">
        <w:t xml:space="preserve">has </w:t>
      </w:r>
      <w:r w:rsidR="00DB19AD">
        <w:t>consider</w:t>
      </w:r>
      <w:r w:rsidR="00643A4B">
        <w:t>ed</w:t>
      </w:r>
      <w:r w:rsidR="00DB19AD">
        <w:t xml:space="preserve"> other specific elements of the research process</w:t>
      </w:r>
      <w:r w:rsidR="00643A4B">
        <w:t xml:space="preserve"> that make data sharing easier</w:t>
      </w:r>
      <w:r w:rsidR="00DB19AD">
        <w:t xml:space="preserve">, such as the content of consent forms in light of the EU’s GDPR data legislation </w:t>
      </w:r>
      <w:r w:rsidR="00DB19AD">
        <w:fldChar w:fldCharType="begin"/>
      </w:r>
      <w:r w:rsidR="00DB19AD">
        <w:instrText xml:space="preserve"> ADDIN ZOTERO_ITEM CSL_CITATION {"citationID":"UiBqsLI6","properties":{"formattedCitation":"(Hallinan et al., 2023)","plainCitation":"(Hallinan et al., 2023)","noteIndex":0},"citationItems":[{"id":17104,"uris":["http://zotero.org/users/1687755/items/Z495IUZ6"],"itemData":{"id":17104,"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rsidR="00DB19AD">
        <w:fldChar w:fldCharType="separate"/>
      </w:r>
      <w:r w:rsidR="00DB19AD">
        <w:rPr>
          <w:noProof/>
        </w:rPr>
        <w:t>(Hallinan et al., 2023)</w:t>
      </w:r>
      <w:r w:rsidR="00DB19AD">
        <w:fldChar w:fldCharType="end"/>
      </w:r>
      <w:r w:rsidR="00ED4272">
        <w:t xml:space="preserve">, how-to guides on using data sharing platforms such as the Open Science Framework </w:t>
      </w:r>
      <w:r w:rsidR="00ED4272">
        <w:fldChar w:fldCharType="begin"/>
      </w:r>
      <w:r w:rsidR="00ED4272">
        <w:instrText xml:space="preserve"> ADDIN ZOTERO_ITEM CSL_CITATION {"citationID":"ehoYHja2","properties":{"formattedCitation":"(Soderberg, 2018)","plainCitation":"(Soderberg, 2018)","noteIndex":0},"citationItems":[{"id":17106,"uris":["http://zotero.org/users/1687755/items/2Q52VMK8"],"itemData":{"id":17106,"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rsidR="00DB19AD">
        <w:t xml:space="preserve"> </w:t>
      </w:r>
      <w:r w:rsidR="00ED4272">
        <w:t xml:space="preserve">and tools to easily create data </w:t>
      </w:r>
      <w:r w:rsidR="00DB19AD">
        <w:t xml:space="preserve">codebooks that allow others to interpret and use shared data </w:t>
      </w:r>
      <w:r w:rsidR="00DB19AD">
        <w:fldChar w:fldCharType="begin"/>
      </w:r>
      <w:r w:rsidR="00DB19AD">
        <w:instrText xml:space="preserve"> ADDIN ZOTERO_ITEM CSL_CITATION {"citationID":"tBy8d83F","properties":{"formattedCitation":"(Horstmann et al., 2020)","plainCitation":"(Horstmann et al., 2020)","noteIndex":0},"citationItems":[{"id":12770,"uris":["http://zotero.org/groups/2510878/items/QLTALDR6"],"itemData":{"id":12770,"type":"article-journal","container-title":"European Journal of Psychological Assessment","DOI":"10/ghmt9r","ISSN":"1015-5759","issue":"5","note":"publisher: Hogrefe Publishing","page":"721-729","source":"econtent.hogrefe.com (Atypon)","title":"Generating Codebooks to Ensure the Independent Use of Research \t\t\t\t\tData","volume":"36","author":[{"family":"Horstmann","given":"Kai T."},{"family":"Arslan","given":"Ruben C."},{"family":"Greiff","given":"Samuel"}],"issued":{"date-parts":[["2020",9,1]]}},"label":"page"}],"schema":"https://github.com/citation-style-language/schema/raw/master/csl-citation.json"} </w:instrText>
      </w:r>
      <w:r w:rsidR="00DB19AD">
        <w:fldChar w:fldCharType="separate"/>
      </w:r>
      <w:r w:rsidR="00DB19AD">
        <w:rPr>
          <w:noProof/>
        </w:rPr>
        <w:t>(Horstmann et al., 2020)</w:t>
      </w:r>
      <w:r w:rsidR="00DB19AD">
        <w:fldChar w:fldCharType="end"/>
      </w:r>
      <w:r w:rsidR="00DB19AD">
        <w:t>.</w:t>
      </w:r>
    </w:p>
    <w:p w14:paraId="017B4355" w14:textId="7F12162F" w:rsidR="006F30FF" w:rsidRPr="00A024F2" w:rsidRDefault="0063042C" w:rsidP="00F1010E">
      <w:r>
        <w:t>Equally</w:t>
      </w:r>
      <w:r w:rsidR="004C5E2E">
        <w:t xml:space="preserve">, there </w:t>
      </w:r>
      <w:r w:rsidR="005075C2">
        <w:t>are currently few punishers for failing to adhere to data availability statements</w:t>
      </w:r>
      <w:r w:rsidR="004C5E2E">
        <w:t xml:space="preserve">. As employers, institutions have </w:t>
      </w:r>
      <w:r w:rsidR="00606736">
        <w:t xml:space="preserve">the </w:t>
      </w:r>
      <w:r w:rsidR="004C5E2E">
        <w:t xml:space="preserve">more </w:t>
      </w:r>
      <w:r w:rsidR="00606736">
        <w:t xml:space="preserve">scope </w:t>
      </w:r>
      <w:r w:rsidR="004C5E2E">
        <w:t xml:space="preserve">to enforce </w:t>
      </w:r>
      <w:r w:rsidR="004C5E2E">
        <w:lastRenderedPageBreak/>
        <w:t xml:space="preserve">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 xml:space="preserve">many institutions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Some journals go further than requiring data availability statements 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 xml:space="preserve">These policies and others would all likely be extremely effective in increasing data sharing, however they also require yet more investment from already-under resourced journal staff, most of whom are volunteers. </w:t>
      </w:r>
      <w:r w:rsidR="00CB1006">
        <w:t xml:space="preserve">No solution to these problems is trivial, but in my opinion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4C5E19">
        <w:instrText xml:space="preserve"> ADDIN ZOTERO_ITEM CSL_CITATION {"citationID":"uRZh6FT8","properties":{"formattedCitation":"(Tedersoo et al., 2021)","plainCitation":"(Tedersoo et al., 2021)","noteIndex":0},"citationItems":[{"id":17098,"uris":["http://zotero.org/users/1687755/items/MUEEULRW"],"itemData":{"id":17098,"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p>
    <w:p w14:paraId="46F48CEB" w14:textId="62877408" w:rsidR="00D30FF3" w:rsidRDefault="00107F64" w:rsidP="00F1010E">
      <w:pPr>
        <w:pStyle w:val="Heading1"/>
      </w:pPr>
      <w:r>
        <w:t>References</w:t>
      </w:r>
    </w:p>
    <w:p w14:paraId="25CB0015" w14:textId="77777777" w:rsidR="00B16722" w:rsidRPr="00B16722" w:rsidRDefault="00D72CB3" w:rsidP="00B16722">
      <w:pPr>
        <w:pStyle w:val="Bibliography"/>
      </w:pPr>
      <w:r>
        <w:fldChar w:fldCharType="begin"/>
      </w:r>
      <w:r>
        <w:instrText xml:space="preserve"> ADDIN ZOTERO_BIBL {"uncited":[],"omitted":[],"custom":[]} CSL_BIBLIOGRAPHY </w:instrText>
      </w:r>
      <w:r>
        <w:fldChar w:fldCharType="separate"/>
      </w:r>
      <w:proofErr w:type="spellStart"/>
      <w:r w:rsidR="00B16722" w:rsidRPr="00B16722">
        <w:t>Alsheikh</w:t>
      </w:r>
      <w:proofErr w:type="spellEnd"/>
      <w:r w:rsidR="00B16722" w:rsidRPr="00B16722">
        <w:t>-Ali, A. A., Qureshi, W., Al-</w:t>
      </w:r>
      <w:proofErr w:type="spellStart"/>
      <w:r w:rsidR="00B16722" w:rsidRPr="00B16722">
        <w:t>Mallah</w:t>
      </w:r>
      <w:proofErr w:type="spellEnd"/>
      <w:r w:rsidR="00B16722" w:rsidRPr="00B16722">
        <w:t xml:space="preserve">, M. H., &amp; Ioannidis, J. P. A. (2011). Public Availability of Published Research Data in High-Impact Journals. </w:t>
      </w:r>
      <w:r w:rsidR="00B16722" w:rsidRPr="00B16722">
        <w:rPr>
          <w:i/>
          <w:iCs/>
        </w:rPr>
        <w:t>PLOS ONE</w:t>
      </w:r>
      <w:r w:rsidR="00B16722" w:rsidRPr="00B16722">
        <w:t xml:space="preserve">, </w:t>
      </w:r>
      <w:r w:rsidR="00B16722" w:rsidRPr="00B16722">
        <w:rPr>
          <w:i/>
          <w:iCs/>
        </w:rPr>
        <w:t>6</w:t>
      </w:r>
      <w:r w:rsidR="00B16722" w:rsidRPr="00B16722">
        <w:t>(9), e24357. https://doi.org/10.1371/journal.pone.0024357</w:t>
      </w:r>
    </w:p>
    <w:p w14:paraId="77CEE145" w14:textId="77777777" w:rsidR="00B16722" w:rsidRPr="00B16722" w:rsidRDefault="00B16722" w:rsidP="00B16722">
      <w:pPr>
        <w:pStyle w:val="Bibliography"/>
      </w:pPr>
      <w:r w:rsidRPr="00B16722">
        <w:t xml:space="preserve">European </w:t>
      </w:r>
      <w:proofErr w:type="spellStart"/>
      <w:r w:rsidRPr="00B16722">
        <w:t>Comission</w:t>
      </w:r>
      <w:proofErr w:type="spellEnd"/>
      <w:r w:rsidRPr="00B16722">
        <w:t xml:space="preserve">. (2023). </w:t>
      </w:r>
      <w:r w:rsidRPr="00B16722">
        <w:rPr>
          <w:i/>
          <w:iCs/>
        </w:rPr>
        <w:t>The EU’s open science policy</w:t>
      </w:r>
      <w:r w:rsidRPr="00B16722">
        <w:t>. https://research-and-innovation.ec.europa.eu/strategy/strategy-2020-2024/our-digital-future/open-science_en</w:t>
      </w:r>
    </w:p>
    <w:p w14:paraId="56A50462" w14:textId="77777777" w:rsidR="00B16722" w:rsidRPr="00B16722" w:rsidRDefault="00B16722" w:rsidP="00B16722">
      <w:pPr>
        <w:pStyle w:val="Bibliography"/>
      </w:pPr>
      <w:r w:rsidRPr="00B16722">
        <w:t xml:space="preserve">Evans, T. R. (2022). </w:t>
      </w:r>
      <w:r w:rsidRPr="00B16722">
        <w:rPr>
          <w:i/>
          <w:iCs/>
        </w:rPr>
        <w:t>Developments in Open Data Norms</w:t>
      </w:r>
      <w:r w:rsidRPr="00B16722">
        <w:t xml:space="preserve"> (No. 1). </w:t>
      </w:r>
      <w:r w:rsidRPr="00B16722">
        <w:rPr>
          <w:i/>
          <w:iCs/>
        </w:rPr>
        <w:t>10</w:t>
      </w:r>
      <w:r w:rsidRPr="00B16722">
        <w:t>(1), Article 1. https://doi.org/10.5334/jopd.60</w:t>
      </w:r>
    </w:p>
    <w:p w14:paraId="13A6083C" w14:textId="77777777" w:rsidR="00B16722" w:rsidRPr="00B16722" w:rsidRDefault="00B16722" w:rsidP="00B16722">
      <w:pPr>
        <w:pStyle w:val="Bibliography"/>
      </w:pPr>
      <w:r w:rsidRPr="00B16722">
        <w:t xml:space="preserve">Frontiers. (2023). </w:t>
      </w:r>
      <w:r w:rsidRPr="00B16722">
        <w:rPr>
          <w:i/>
          <w:iCs/>
        </w:rPr>
        <w:t>Policies and publication ethics</w:t>
      </w:r>
      <w:r w:rsidRPr="00B16722">
        <w:t>. https://www.frontiersin.org/guidelines/policies-and-publication-ethics</w:t>
      </w:r>
    </w:p>
    <w:p w14:paraId="63969719" w14:textId="77777777" w:rsidR="00B16722" w:rsidRPr="00B16722" w:rsidRDefault="00B16722" w:rsidP="00B16722">
      <w:pPr>
        <w:pStyle w:val="Bibliography"/>
      </w:pPr>
      <w:proofErr w:type="spellStart"/>
      <w:r w:rsidRPr="00B16722">
        <w:t>Gabelica</w:t>
      </w:r>
      <w:proofErr w:type="spellEnd"/>
      <w:r w:rsidRPr="00B16722">
        <w:t xml:space="preserve">, M., </w:t>
      </w:r>
      <w:proofErr w:type="spellStart"/>
      <w:r w:rsidRPr="00B16722">
        <w:t>Bojčić</w:t>
      </w:r>
      <w:proofErr w:type="spellEnd"/>
      <w:r w:rsidRPr="00B16722">
        <w:t xml:space="preserve">, R., &amp; </w:t>
      </w:r>
      <w:proofErr w:type="spellStart"/>
      <w:r w:rsidRPr="00B16722">
        <w:t>Puljak</w:t>
      </w:r>
      <w:proofErr w:type="spellEnd"/>
      <w:r w:rsidRPr="00B16722">
        <w:t xml:space="preserve">, L. (2022). Many researchers were not compliant with their published data sharing statement: Mixed-methods study. </w:t>
      </w:r>
      <w:r w:rsidRPr="00B16722">
        <w:rPr>
          <w:i/>
          <w:iCs/>
        </w:rPr>
        <w:t>Journal of Clinical Epidemiology</w:t>
      </w:r>
      <w:r w:rsidRPr="00B16722">
        <w:t xml:space="preserve">, </w:t>
      </w:r>
      <w:r w:rsidRPr="00B16722">
        <w:rPr>
          <w:i/>
          <w:iCs/>
        </w:rPr>
        <w:t>0</w:t>
      </w:r>
      <w:r w:rsidRPr="00B16722">
        <w:t>(0). https://doi.org/10.1016/j.jclinepi.2022.05.019</w:t>
      </w:r>
    </w:p>
    <w:p w14:paraId="232F87DB" w14:textId="77777777" w:rsidR="00B16722" w:rsidRPr="00B16722" w:rsidRDefault="00B16722" w:rsidP="00B16722">
      <w:pPr>
        <w:pStyle w:val="Bibliography"/>
      </w:pPr>
      <w:r w:rsidRPr="00B16722">
        <w:t xml:space="preserve">Gilmore, R. O., Kennedy, J. L., &amp; Adolph, K. E. (2018). Practical Solutions for Sharing Data and Materials From Psychological Research. </w:t>
      </w:r>
      <w:r w:rsidRPr="00B16722">
        <w:rPr>
          <w:i/>
          <w:iCs/>
        </w:rPr>
        <w:t>Advances in Methods and Practices in Psychological Science</w:t>
      </w:r>
      <w:r w:rsidRPr="00B16722">
        <w:t xml:space="preserve">, </w:t>
      </w:r>
      <w:r w:rsidRPr="00B16722">
        <w:rPr>
          <w:i/>
          <w:iCs/>
        </w:rPr>
        <w:t>1</w:t>
      </w:r>
      <w:r w:rsidRPr="00B16722">
        <w:t>(1), 121–130. https://doi.org/10.1177/2515245917746500</w:t>
      </w:r>
    </w:p>
    <w:p w14:paraId="717B9401" w14:textId="77777777" w:rsidR="00B16722" w:rsidRPr="00B16722" w:rsidRDefault="00B16722" w:rsidP="00B16722">
      <w:pPr>
        <w:pStyle w:val="Bibliography"/>
      </w:pPr>
      <w:r w:rsidRPr="00B16722">
        <w:t xml:space="preserve">Google Trends. (2023). </w:t>
      </w:r>
      <w:r w:rsidRPr="00B16722">
        <w:rPr>
          <w:i/>
          <w:iCs/>
        </w:rPr>
        <w:t>Comparison of the relative frequency of usage of “data is” vs. “data are.”</w:t>
      </w:r>
      <w:r w:rsidRPr="00B16722">
        <w:t xml:space="preserve"> </w:t>
      </w:r>
      <w:r w:rsidRPr="00B16722">
        <w:t>https://trends.google.com/trends/explore?date=today%205-y&amp;q=data%20is,data%20are&amp;hl=en-GB</w:t>
      </w:r>
    </w:p>
    <w:p w14:paraId="2CE9D417" w14:textId="77777777" w:rsidR="00B16722" w:rsidRPr="00B16722" w:rsidRDefault="00B16722" w:rsidP="00B16722">
      <w:pPr>
        <w:pStyle w:val="Bibliography"/>
      </w:pPr>
      <w:r w:rsidRPr="00B16722">
        <w:t xml:space="preserve">Hallinan, D., Boehm, F., </w:t>
      </w:r>
      <w:proofErr w:type="spellStart"/>
      <w:r w:rsidRPr="00B16722">
        <w:t>Külpmann</w:t>
      </w:r>
      <w:proofErr w:type="spellEnd"/>
      <w:r w:rsidRPr="00B16722">
        <w:t xml:space="preserve">, A., &amp; Elson, M. (2023). Information Provision for Informed Consent Procedures in Psychological Research Under the General Data Protection Regulation: A Practical Guide. </w:t>
      </w:r>
      <w:r w:rsidRPr="00B16722">
        <w:rPr>
          <w:i/>
          <w:iCs/>
        </w:rPr>
        <w:t>Advances in Methods and Practices in Psychological Science</w:t>
      </w:r>
      <w:r w:rsidRPr="00B16722">
        <w:t xml:space="preserve">, </w:t>
      </w:r>
      <w:r w:rsidRPr="00B16722">
        <w:rPr>
          <w:i/>
          <w:iCs/>
        </w:rPr>
        <w:t>6</w:t>
      </w:r>
      <w:r w:rsidRPr="00B16722">
        <w:t>(1), 25152459231151944. https://doi.org/10.1177/25152459231151944</w:t>
      </w:r>
    </w:p>
    <w:p w14:paraId="217A3539" w14:textId="77777777" w:rsidR="00B16722" w:rsidRPr="00B16722" w:rsidRDefault="00B16722" w:rsidP="00B16722">
      <w:pPr>
        <w:pStyle w:val="Bibliography"/>
      </w:pPr>
      <w:proofErr w:type="spellStart"/>
      <w:r w:rsidRPr="00B16722">
        <w:t>Horstmann</w:t>
      </w:r>
      <w:proofErr w:type="spellEnd"/>
      <w:r w:rsidRPr="00B16722">
        <w:t xml:space="preserve">, K. T., Arslan, R. C., &amp; </w:t>
      </w:r>
      <w:proofErr w:type="spellStart"/>
      <w:r w:rsidRPr="00B16722">
        <w:t>Greiff</w:t>
      </w:r>
      <w:proofErr w:type="spellEnd"/>
      <w:r w:rsidRPr="00B16722">
        <w:t xml:space="preserve">, S. (2020). Generating Codebooks to Ensure the Independent Use of Research </w:t>
      </w:r>
      <w:r w:rsidRPr="00B16722">
        <w:tab/>
      </w:r>
      <w:r w:rsidRPr="00B16722">
        <w:tab/>
      </w:r>
      <w:r w:rsidRPr="00B16722">
        <w:tab/>
      </w:r>
      <w:r w:rsidRPr="00B16722">
        <w:tab/>
      </w:r>
      <w:r w:rsidRPr="00B16722">
        <w:tab/>
        <w:t xml:space="preserve">Data. </w:t>
      </w:r>
      <w:r w:rsidRPr="00B16722">
        <w:rPr>
          <w:i/>
          <w:iCs/>
        </w:rPr>
        <w:t>European Journal of Psychological Assessment</w:t>
      </w:r>
      <w:r w:rsidRPr="00B16722">
        <w:t xml:space="preserve">, </w:t>
      </w:r>
      <w:r w:rsidRPr="00B16722">
        <w:rPr>
          <w:i/>
          <w:iCs/>
        </w:rPr>
        <w:t>36</w:t>
      </w:r>
      <w:r w:rsidRPr="00B16722">
        <w:t>(5), 721–729. https://doi.org/10/ghmt9r</w:t>
      </w:r>
    </w:p>
    <w:p w14:paraId="68588E64" w14:textId="77777777" w:rsidR="00B16722" w:rsidRPr="00B16722" w:rsidRDefault="00B16722" w:rsidP="00B16722">
      <w:pPr>
        <w:pStyle w:val="Bibliography"/>
      </w:pPr>
      <w:r w:rsidRPr="00B16722">
        <w:t xml:space="preserve">Hussey, I. (2022). </w:t>
      </w:r>
      <w:r w:rsidRPr="00B16722">
        <w:rPr>
          <w:i/>
          <w:iCs/>
        </w:rPr>
        <w:t>Reply to Barnes-Holmes &amp; Harte (2022) “The IRAP as a Measure of Implicit Cognition: A Case of Frankenstein’s Monster.”</w:t>
      </w:r>
      <w:r w:rsidRPr="00B16722">
        <w:t xml:space="preserve"> PsyArXiv. https://doi.org/10.31234/osf.io/qmg6s</w:t>
      </w:r>
    </w:p>
    <w:p w14:paraId="285B857F" w14:textId="77777777" w:rsidR="00B16722" w:rsidRPr="00B16722" w:rsidRDefault="00B16722" w:rsidP="00B16722">
      <w:pPr>
        <w:pStyle w:val="Bibliography"/>
      </w:pPr>
      <w:r w:rsidRPr="00B16722">
        <w:t xml:space="preserve">Hussey, I. (2023). </w:t>
      </w:r>
      <w:r w:rsidRPr="00B16722">
        <w:rPr>
          <w:i/>
          <w:iCs/>
        </w:rPr>
        <w:t>A systematic review of Null Hypothesis Significance Testing, sample sizes and statistical power in research using the Implicit Relational Assessment Procedure</w:t>
      </w:r>
      <w:r w:rsidRPr="00B16722">
        <w:t>. PsyArXiv. https://doi.org/10.31234/osf.io/g2x9p</w:t>
      </w:r>
    </w:p>
    <w:p w14:paraId="5A1D1394" w14:textId="77777777" w:rsidR="00B16722" w:rsidRPr="00B16722" w:rsidRDefault="00B16722" w:rsidP="00B16722">
      <w:pPr>
        <w:pStyle w:val="Bibliography"/>
      </w:pPr>
      <w:r w:rsidRPr="00B16722">
        <w:t xml:space="preserve">Hussey, I., &amp; Drake, C. E. (2020). The Implicit Relational Assessment Procedure demonstrates poor internal consistency and test-retest reliability: A meta-analysis. </w:t>
      </w:r>
      <w:r w:rsidRPr="00B16722">
        <w:rPr>
          <w:i/>
          <w:iCs/>
        </w:rPr>
        <w:t>Preprint</w:t>
      </w:r>
      <w:r w:rsidRPr="00B16722">
        <w:t>. https://doi.org/10.31234/osf.io/ge3k7</w:t>
      </w:r>
    </w:p>
    <w:p w14:paraId="288508AE" w14:textId="77777777" w:rsidR="00B16722" w:rsidRPr="00B16722" w:rsidRDefault="00B16722" w:rsidP="00B16722">
      <w:pPr>
        <w:pStyle w:val="Bibliography"/>
      </w:pPr>
      <w:r w:rsidRPr="00B16722">
        <w:t xml:space="preserve">International Journal of Psychology and Psychological Therapy. (2023). </w:t>
      </w:r>
      <w:r w:rsidRPr="00B16722">
        <w:rPr>
          <w:i/>
          <w:iCs/>
        </w:rPr>
        <w:t>Authors Guidelines</w:t>
      </w:r>
      <w:r w:rsidRPr="00B16722">
        <w:t>. https://www.ijpsy.com/normas.html</w:t>
      </w:r>
    </w:p>
    <w:p w14:paraId="12AAD4FA" w14:textId="77777777" w:rsidR="00B16722" w:rsidRPr="00B16722" w:rsidRDefault="00B16722" w:rsidP="00B16722">
      <w:pPr>
        <w:pStyle w:val="Bibliography"/>
      </w:pPr>
      <w:r w:rsidRPr="00B16722">
        <w:t xml:space="preserve">Journal of Contextual Behavioral Science. (2023). </w:t>
      </w:r>
      <w:r w:rsidRPr="00B16722">
        <w:rPr>
          <w:i/>
          <w:iCs/>
        </w:rPr>
        <w:t>Guide for Authors</w:t>
      </w:r>
      <w:r w:rsidRPr="00B16722">
        <w:t>. https://www.ijpsy.com/normas.html</w:t>
      </w:r>
    </w:p>
    <w:p w14:paraId="3EB94586" w14:textId="77777777" w:rsidR="00B16722" w:rsidRPr="00B16722" w:rsidRDefault="00B16722" w:rsidP="00B16722">
      <w:pPr>
        <w:pStyle w:val="Bibliography"/>
      </w:pPr>
      <w:r w:rsidRPr="00B16722">
        <w:t xml:space="preserve">Meyer, M. N. (2018). Practical Tips for Ethical Data Sharing. </w:t>
      </w:r>
      <w:r w:rsidRPr="00B16722">
        <w:rPr>
          <w:i/>
          <w:iCs/>
        </w:rPr>
        <w:t>Advances in Methods and Practices in Psychological Science</w:t>
      </w:r>
      <w:r w:rsidRPr="00B16722">
        <w:t xml:space="preserve">, </w:t>
      </w:r>
      <w:r w:rsidRPr="00B16722">
        <w:rPr>
          <w:i/>
          <w:iCs/>
        </w:rPr>
        <w:t>1</w:t>
      </w:r>
      <w:r w:rsidRPr="00B16722">
        <w:t>(1), 131–144. https://doi.org/10.1177/2515245917747656</w:t>
      </w:r>
    </w:p>
    <w:p w14:paraId="64AD0330" w14:textId="77777777" w:rsidR="00B16722" w:rsidRPr="00B16722" w:rsidRDefault="00B16722" w:rsidP="00B16722">
      <w:pPr>
        <w:pStyle w:val="Bibliography"/>
      </w:pPr>
      <w:r w:rsidRPr="00B16722">
        <w:t xml:space="preserve">Murphy, C., Maloney, E., &amp; Kelly, M. (2022). The role of relational contextual cues versus relational coherence indicators as response options on the Implicit Relational Assessment Procedure. In </w:t>
      </w:r>
      <w:r w:rsidRPr="00B16722">
        <w:rPr>
          <w:i/>
          <w:iCs/>
        </w:rPr>
        <w:t>The Psychological Record</w:t>
      </w:r>
      <w:r w:rsidRPr="00B16722">
        <w:t xml:space="preserve"> (Vol. 72, Issue 7). SPRINGER. https://doi.org/10.1007/s40732-022-00512-2</w:t>
      </w:r>
    </w:p>
    <w:p w14:paraId="5C603CA6" w14:textId="77777777" w:rsidR="00B16722" w:rsidRPr="00B16722" w:rsidRDefault="00B16722" w:rsidP="00B16722">
      <w:pPr>
        <w:pStyle w:val="Bibliography"/>
      </w:pPr>
      <w:r w:rsidRPr="00B16722">
        <w:t xml:space="preserve">Nunes, L. (2021). Data Sharing for Greater Scientific Transparency. </w:t>
      </w:r>
      <w:r w:rsidRPr="00B16722">
        <w:rPr>
          <w:i/>
          <w:iCs/>
        </w:rPr>
        <w:t>APS Observer</w:t>
      </w:r>
      <w:r w:rsidRPr="00B16722">
        <w:t xml:space="preserve">, </w:t>
      </w:r>
      <w:r w:rsidRPr="00B16722">
        <w:rPr>
          <w:i/>
          <w:iCs/>
        </w:rPr>
        <w:t>34</w:t>
      </w:r>
      <w:r w:rsidRPr="00B16722">
        <w:t>. https://www.psychologicalscience.org/observer/data-sharing-methods</w:t>
      </w:r>
    </w:p>
    <w:p w14:paraId="7303A1F0" w14:textId="77777777" w:rsidR="00B16722" w:rsidRPr="00B16722" w:rsidRDefault="00B16722" w:rsidP="00B16722">
      <w:pPr>
        <w:pStyle w:val="Bibliography"/>
      </w:pPr>
      <w:r w:rsidRPr="00B16722">
        <w:t xml:space="preserve">Rogers, S. (2012, July 8). Data are or data is? </w:t>
      </w:r>
      <w:r w:rsidRPr="00B16722">
        <w:rPr>
          <w:i/>
          <w:iCs/>
        </w:rPr>
        <w:t>The Guardian</w:t>
      </w:r>
      <w:r w:rsidRPr="00B16722">
        <w:t>. https://www.theguardian.com/news/datablog/2010/jul/16/data-plural-singular</w:t>
      </w:r>
    </w:p>
    <w:p w14:paraId="6D687B22" w14:textId="77777777" w:rsidR="00B16722" w:rsidRPr="00B16722" w:rsidRDefault="00B16722" w:rsidP="00B16722">
      <w:pPr>
        <w:pStyle w:val="Bibliography"/>
      </w:pPr>
      <w:r w:rsidRPr="00B16722">
        <w:lastRenderedPageBreak/>
        <w:t xml:space="preserve">Savage, C. J., &amp; Vickers, A. J. (2009). Empirical Study of Data Sharing by Authors Publishing in PLoS Journals. </w:t>
      </w:r>
      <w:r w:rsidRPr="00B16722">
        <w:rPr>
          <w:i/>
          <w:iCs/>
        </w:rPr>
        <w:t>PLOS ONE</w:t>
      </w:r>
      <w:r w:rsidRPr="00B16722">
        <w:t xml:space="preserve">, </w:t>
      </w:r>
      <w:r w:rsidRPr="00B16722">
        <w:rPr>
          <w:i/>
          <w:iCs/>
        </w:rPr>
        <w:t>4</w:t>
      </w:r>
      <w:r w:rsidRPr="00B16722">
        <w:t>(9), e7078. https://doi.org/10.1371/journal.pone.0007078</w:t>
      </w:r>
    </w:p>
    <w:p w14:paraId="5C48A66F" w14:textId="77777777" w:rsidR="00B16722" w:rsidRPr="00B16722" w:rsidRDefault="00B16722" w:rsidP="00B16722">
      <w:pPr>
        <w:pStyle w:val="Bibliography"/>
      </w:pPr>
      <w:r w:rsidRPr="00B16722">
        <w:t xml:space="preserve">Soderberg, C. K. (2018). Using OSF to share data: A step-by-step guide. </w:t>
      </w:r>
      <w:r w:rsidRPr="00B16722">
        <w:rPr>
          <w:i/>
          <w:iCs/>
        </w:rPr>
        <w:t>Advances in Methods and Practices in Psychological Science</w:t>
      </w:r>
      <w:r w:rsidRPr="00B16722">
        <w:t xml:space="preserve">, </w:t>
      </w:r>
      <w:r w:rsidRPr="00B16722">
        <w:rPr>
          <w:i/>
          <w:iCs/>
        </w:rPr>
        <w:t>1</w:t>
      </w:r>
      <w:r w:rsidRPr="00B16722">
        <w:t>, 115–120. https://doi.org/10.1177/2515245918757689</w:t>
      </w:r>
    </w:p>
    <w:p w14:paraId="6A25DD7E" w14:textId="77777777" w:rsidR="00B16722" w:rsidRPr="00B16722" w:rsidRDefault="00B16722" w:rsidP="00B16722">
      <w:pPr>
        <w:pStyle w:val="Bibliography"/>
      </w:pPr>
      <w:r w:rsidRPr="00B16722">
        <w:t xml:space="preserve">Task Force on the Strategies and Tactics of Contextual Behavioral Science Research. (2021). </w:t>
      </w:r>
      <w:r w:rsidRPr="00B16722">
        <w:rPr>
          <w:i/>
          <w:iCs/>
        </w:rPr>
        <w:t>Adoption of Open Science Recommendations | Association for Contextual Behavioral Science</w:t>
      </w:r>
      <w:r w:rsidRPr="00B16722">
        <w:t>. https://contextualscience.org/news/adoption_of_open_science_recommendations</w:t>
      </w:r>
    </w:p>
    <w:p w14:paraId="49AF1D90" w14:textId="77777777" w:rsidR="00B16722" w:rsidRPr="00B16722" w:rsidRDefault="00B16722" w:rsidP="00B16722">
      <w:pPr>
        <w:pStyle w:val="Bibliography"/>
      </w:pPr>
      <w:proofErr w:type="spellStart"/>
      <w:r w:rsidRPr="00B16722">
        <w:t>Tedersoo</w:t>
      </w:r>
      <w:proofErr w:type="spellEnd"/>
      <w:r w:rsidRPr="00B16722">
        <w:t xml:space="preserve">, L., </w:t>
      </w:r>
      <w:proofErr w:type="spellStart"/>
      <w:r w:rsidRPr="00B16722">
        <w:t>Küngas</w:t>
      </w:r>
      <w:proofErr w:type="spellEnd"/>
      <w:r w:rsidRPr="00B16722">
        <w:t xml:space="preserve">, R., </w:t>
      </w:r>
      <w:proofErr w:type="spellStart"/>
      <w:r w:rsidRPr="00B16722">
        <w:t>Oras</w:t>
      </w:r>
      <w:proofErr w:type="spellEnd"/>
      <w:r w:rsidRPr="00B16722">
        <w:t xml:space="preserve">, E., </w:t>
      </w:r>
      <w:proofErr w:type="spellStart"/>
      <w:r w:rsidRPr="00B16722">
        <w:t>Köster</w:t>
      </w:r>
      <w:proofErr w:type="spellEnd"/>
      <w:r w:rsidRPr="00B16722">
        <w:t xml:space="preserve">, K., </w:t>
      </w:r>
      <w:proofErr w:type="spellStart"/>
      <w:r w:rsidRPr="00B16722">
        <w:t>Eenmaa</w:t>
      </w:r>
      <w:proofErr w:type="spellEnd"/>
      <w:r w:rsidRPr="00B16722">
        <w:t xml:space="preserve">, H., </w:t>
      </w:r>
      <w:proofErr w:type="spellStart"/>
      <w:r w:rsidRPr="00B16722">
        <w:t>Leijen</w:t>
      </w:r>
      <w:proofErr w:type="spellEnd"/>
      <w:r w:rsidRPr="00B16722">
        <w:t xml:space="preserve">, Ä., </w:t>
      </w:r>
      <w:proofErr w:type="spellStart"/>
      <w:r w:rsidRPr="00B16722">
        <w:t>Pedaste</w:t>
      </w:r>
      <w:proofErr w:type="spellEnd"/>
      <w:r w:rsidRPr="00B16722">
        <w:t xml:space="preserve">, M., Raju, M., </w:t>
      </w:r>
      <w:proofErr w:type="spellStart"/>
      <w:r w:rsidRPr="00B16722">
        <w:t>Astapova</w:t>
      </w:r>
      <w:proofErr w:type="spellEnd"/>
      <w:r w:rsidRPr="00B16722">
        <w:t xml:space="preserve">, A., </w:t>
      </w:r>
      <w:proofErr w:type="spellStart"/>
      <w:r w:rsidRPr="00B16722">
        <w:t>Lukner</w:t>
      </w:r>
      <w:proofErr w:type="spellEnd"/>
      <w:r w:rsidRPr="00B16722">
        <w:t xml:space="preserve">, H., </w:t>
      </w:r>
      <w:proofErr w:type="spellStart"/>
      <w:r w:rsidRPr="00B16722">
        <w:t>Kogermann</w:t>
      </w:r>
      <w:proofErr w:type="spellEnd"/>
      <w:r w:rsidRPr="00B16722">
        <w:t xml:space="preserve">, K., &amp; Sepp, T. (2021). Data sharing practices and data availability upon request differ across scientific disciplines. </w:t>
      </w:r>
      <w:r w:rsidRPr="00B16722">
        <w:rPr>
          <w:i/>
          <w:iCs/>
        </w:rPr>
        <w:t>Scientific Data</w:t>
      </w:r>
      <w:r w:rsidRPr="00B16722">
        <w:t xml:space="preserve">, </w:t>
      </w:r>
      <w:r w:rsidRPr="00B16722">
        <w:rPr>
          <w:i/>
          <w:iCs/>
        </w:rPr>
        <w:t>8</w:t>
      </w:r>
      <w:r w:rsidRPr="00B16722">
        <w:t>(1), Article 1. https://doi.org/10.1038/s41597-021-00981-0</w:t>
      </w:r>
    </w:p>
    <w:p w14:paraId="5E0E01A4" w14:textId="77777777" w:rsidR="00B16722" w:rsidRPr="00B16722" w:rsidRDefault="00B16722" w:rsidP="00B16722">
      <w:pPr>
        <w:pStyle w:val="Bibliography"/>
      </w:pPr>
      <w:r w:rsidRPr="00B16722">
        <w:t xml:space="preserve">The Psychological Record. (2023). </w:t>
      </w:r>
      <w:r w:rsidRPr="00B16722">
        <w:rPr>
          <w:i/>
          <w:iCs/>
        </w:rPr>
        <w:t>Instructions for Authors</w:t>
      </w:r>
      <w:r w:rsidRPr="00B16722">
        <w:t>. Springer. https://www.springer.com/journal/40732/submission-guidelines</w:t>
      </w:r>
    </w:p>
    <w:p w14:paraId="5A61D2BC" w14:textId="77777777" w:rsidR="00B16722" w:rsidRPr="00B16722" w:rsidRDefault="00B16722" w:rsidP="00B16722">
      <w:pPr>
        <w:pStyle w:val="Bibliography"/>
      </w:pPr>
      <w:r w:rsidRPr="00B16722">
        <w:t xml:space="preserve">Wicherts, J. M., Bakker, M., &amp; Molenaar, D. (2011). Willingness to share research data is related to the strength of the evidence and the quality of reporting of statistical results. </w:t>
      </w:r>
      <w:r w:rsidRPr="00B16722">
        <w:rPr>
          <w:i/>
          <w:iCs/>
        </w:rPr>
        <w:t>PLOS ONE</w:t>
      </w:r>
      <w:r w:rsidRPr="00B16722">
        <w:t xml:space="preserve">, </w:t>
      </w:r>
      <w:r w:rsidRPr="00B16722">
        <w:rPr>
          <w:i/>
          <w:iCs/>
        </w:rPr>
        <w:t>6</w:t>
      </w:r>
      <w:r w:rsidRPr="00B16722">
        <w:t>(11), e26828. https://doi.org/10.1371/journal.pone.0026828</w:t>
      </w:r>
    </w:p>
    <w:p w14:paraId="75DE4E2F" w14:textId="77777777" w:rsidR="00B16722" w:rsidRPr="00B16722" w:rsidRDefault="00B16722" w:rsidP="00B16722">
      <w:pPr>
        <w:pStyle w:val="Bibliography"/>
      </w:pPr>
      <w:r w:rsidRPr="00B16722">
        <w:t xml:space="preserve">Wicherts, J. M., Borsboom, D., Kats, J., &amp; Molenaar, D. (2006). The poor availability of psychological research data for reanalysis. </w:t>
      </w:r>
      <w:r w:rsidRPr="00B16722">
        <w:rPr>
          <w:i/>
          <w:iCs/>
        </w:rPr>
        <w:t>American Psychologist</w:t>
      </w:r>
      <w:r w:rsidRPr="00B16722">
        <w:t xml:space="preserve">, </w:t>
      </w:r>
      <w:r w:rsidRPr="00B16722">
        <w:rPr>
          <w:i/>
          <w:iCs/>
        </w:rPr>
        <w:t>61</w:t>
      </w:r>
      <w:r w:rsidRPr="00B16722">
        <w:t>(7), 726–728. https://doi.org/10.1037/0003-066X.61.7.726</w:t>
      </w:r>
    </w:p>
    <w:p w14:paraId="460A0B58" w14:textId="590517ED" w:rsidR="00D72CB3" w:rsidRPr="00D72CB3" w:rsidRDefault="00D72CB3" w:rsidP="00F1010E">
      <w:r>
        <w:fldChar w:fldCharType="end"/>
      </w:r>
    </w:p>
    <w:sectPr w:rsidR="00D72CB3" w:rsidRPr="00D72CB3" w:rsidSect="00B0075A">
      <w:type w:val="continuous"/>
      <w:pgSz w:w="11900" w:h="16840"/>
      <w:pgMar w:top="1440" w:right="1440" w:bottom="1440" w:left="1440" w:header="708" w:footer="708" w:gutter="0"/>
      <w:cols w:num="2" w:space="378"/>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Hussey" w:date="2023-03-23T13:23:00Z" w:initials="IH">
    <w:p w14:paraId="1906FA1B" w14:textId="56A81F30" w:rsidR="004F6F70" w:rsidRPr="0069794E" w:rsidRDefault="004F6F70" w:rsidP="00F1010E">
      <w:pPr>
        <w:pStyle w:val="CommentText"/>
        <w:rPr>
          <w:sz w:val="18"/>
          <w:szCs w:val="18"/>
        </w:rPr>
      </w:pPr>
      <w:r w:rsidRPr="0069794E">
        <w:rPr>
          <w:rStyle w:val="CommentReference"/>
          <w:sz w:val="18"/>
          <w:szCs w:val="18"/>
        </w:rPr>
        <w:annotationRef/>
      </w:r>
      <w:r w:rsidRPr="0069794E">
        <w:rPr>
          <w:sz w:val="18"/>
          <w:szCs w:val="18"/>
        </w:rPr>
        <w:t>NB These results are preliminary as of 2023-03-23 and could change in the following way. Data for most articles is relatively firm: no reply has been received despite contacting multiple authors, or authors have replied and given a clear answer.</w:t>
      </w:r>
    </w:p>
    <w:p w14:paraId="4C6E2215" w14:textId="77777777" w:rsidR="004F6F70" w:rsidRPr="0069794E" w:rsidRDefault="004F6F70" w:rsidP="00F1010E">
      <w:pPr>
        <w:pStyle w:val="CommentText"/>
        <w:rPr>
          <w:sz w:val="18"/>
          <w:szCs w:val="18"/>
        </w:rPr>
      </w:pPr>
    </w:p>
    <w:p w14:paraId="7FA01F29" w14:textId="13096C59" w:rsidR="004F6F70" w:rsidRPr="0069794E" w:rsidRDefault="004F6F70" w:rsidP="00F1010E">
      <w:pPr>
        <w:pStyle w:val="CommentText"/>
        <w:rPr>
          <w:sz w:val="18"/>
          <w:szCs w:val="18"/>
        </w:rPr>
      </w:pPr>
      <w:r w:rsidRPr="0069794E">
        <w:rPr>
          <w:sz w:val="18"/>
          <w:szCs w:val="18"/>
        </w:rPr>
        <w:t>Remaining articles that could change from “not shared” to “shared” in the data:</w:t>
      </w:r>
    </w:p>
    <w:p w14:paraId="427F8589" w14:textId="77777777" w:rsidR="004F6F70" w:rsidRPr="0069794E" w:rsidRDefault="004F6F70" w:rsidP="00F1010E">
      <w:pPr>
        <w:pStyle w:val="CommentText"/>
        <w:rPr>
          <w:sz w:val="18"/>
          <w:szCs w:val="18"/>
        </w:rPr>
      </w:pPr>
    </w:p>
    <w:p w14:paraId="095F97C3" w14:textId="47AB19B4" w:rsidR="004F6F70" w:rsidRPr="0069794E" w:rsidRDefault="004F6F70" w:rsidP="00F1010E">
      <w:pPr>
        <w:pStyle w:val="CommentText"/>
        <w:numPr>
          <w:ilvl w:val="0"/>
          <w:numId w:val="2"/>
        </w:numPr>
        <w:rPr>
          <w:sz w:val="18"/>
          <w:szCs w:val="18"/>
        </w:rPr>
      </w:pPr>
      <w:r w:rsidRPr="0069794E">
        <w:rPr>
          <w:sz w:val="18"/>
          <w:szCs w:val="18"/>
        </w:rPr>
        <w:t xml:space="preserve"> An author of 2 articles stated they would get back to me, but did not indicate whether data sharing was possible. </w:t>
      </w:r>
    </w:p>
    <w:p w14:paraId="1C6F1450" w14:textId="428BF739" w:rsidR="004F6F70" w:rsidRPr="0069794E" w:rsidRDefault="004F6F70" w:rsidP="00F1010E">
      <w:pPr>
        <w:pStyle w:val="CommentText"/>
        <w:numPr>
          <w:ilvl w:val="0"/>
          <w:numId w:val="2"/>
        </w:numPr>
        <w:rPr>
          <w:sz w:val="18"/>
          <w:szCs w:val="18"/>
        </w:rPr>
      </w:pPr>
      <w:r w:rsidRPr="0069794E">
        <w:rPr>
          <w:sz w:val="18"/>
          <w:szCs w:val="18"/>
        </w:rPr>
        <w:t xml:space="preserve"> An author of 1 article stated they would share the data, but not when. I will be sending follow up emails.</w:t>
      </w:r>
    </w:p>
    <w:p w14:paraId="5E39E38B" w14:textId="13E0B1B5" w:rsidR="004F6F70" w:rsidRPr="0069794E" w:rsidRDefault="004F6F70" w:rsidP="00F1010E">
      <w:pPr>
        <w:pStyle w:val="CommentText"/>
        <w:numPr>
          <w:ilvl w:val="0"/>
          <w:numId w:val="2"/>
        </w:numPr>
        <w:rPr>
          <w:sz w:val="18"/>
          <w:szCs w:val="18"/>
        </w:rPr>
      </w:pPr>
      <w:r w:rsidRPr="0069794E">
        <w:rPr>
          <w:sz w:val="18"/>
          <w:szCs w:val="18"/>
        </w:rPr>
        <w:t xml:space="preserve"> An author of 1 article said that they don’t think they can share for ethics reasons, but they will recheck and get back to me. </w:t>
      </w:r>
    </w:p>
    <w:p w14:paraId="72E27BF8" w14:textId="77777777" w:rsidR="004F6F70" w:rsidRPr="0069794E" w:rsidRDefault="004F6F70" w:rsidP="00F1010E">
      <w:pPr>
        <w:pStyle w:val="CommentText"/>
        <w:rPr>
          <w:sz w:val="18"/>
          <w:szCs w:val="18"/>
        </w:rPr>
      </w:pPr>
    </w:p>
    <w:p w14:paraId="194C4BAC" w14:textId="2ED1D582" w:rsidR="004F6F70" w:rsidRPr="0069794E" w:rsidRDefault="004F6F70" w:rsidP="00F1010E">
      <w:pPr>
        <w:pStyle w:val="CommentText"/>
        <w:rPr>
          <w:sz w:val="18"/>
          <w:szCs w:val="18"/>
        </w:rPr>
      </w:pPr>
      <w:r w:rsidRPr="0069794E">
        <w:rPr>
          <w:sz w:val="18"/>
          <w:szCs w:val="18"/>
        </w:rPr>
        <w:t>If all four articles’ data was shared, this would raise the sharing rate from 15% to 22%, which I think is still insufficient.</w:t>
      </w:r>
    </w:p>
    <w:p w14:paraId="3DC2E1CF" w14:textId="6C6AF4B0" w:rsidR="004F6F70" w:rsidRPr="0069794E" w:rsidRDefault="004F6F70" w:rsidP="00F1010E">
      <w:pPr>
        <w:pStyle w:val="CommentText"/>
        <w:rPr>
          <w:sz w:val="18"/>
          <w:szCs w:val="18"/>
        </w:rPr>
      </w:pPr>
    </w:p>
  </w:comment>
  <w:comment w:id="1" w:author="Ian Hussey" w:date="2023-03-23T15:59:00Z" w:initials="IH">
    <w:p w14:paraId="667D31E7" w14:textId="77777777" w:rsidR="00A93C33" w:rsidRDefault="00A93C33">
      <w:pPr>
        <w:pStyle w:val="CommentText"/>
      </w:pPr>
      <w:r>
        <w:rPr>
          <w:rStyle w:val="CommentReference"/>
        </w:rPr>
        <w:annotationRef/>
      </w:r>
      <w:r>
        <w:t>The issues raised in this section range from pragmatic realities of it being difficult to contact people when they leave a given job to apparent admissions of violations of journal and institutional data sharing policies</w:t>
      </w:r>
      <w:r w:rsidR="00C965D4">
        <w:t xml:space="preserve">. I’m unsure as to whether to include none, some, or all of such cases. People tend to be quite sensitive to ad hominem arguments, but equally they can be over sensitive and shoot the messenger for provably accurate reports about highly relevant issues. </w:t>
      </w:r>
    </w:p>
    <w:p w14:paraId="7F8FA9D9" w14:textId="77777777" w:rsidR="008A66FB" w:rsidRDefault="008A66FB">
      <w:pPr>
        <w:pStyle w:val="CommentText"/>
      </w:pPr>
    </w:p>
    <w:p w14:paraId="2291BC69" w14:textId="6730ACA3" w:rsidR="008A66FB" w:rsidRDefault="008A66FB">
      <w:pPr>
        <w:pStyle w:val="CommentText"/>
      </w:pPr>
      <w:r>
        <w:t xml:space="preserve">I don’t know whether this document is a draft of a journal submission, a preprint I don’t try to publish, or a blog post or what. Perhaps the medium will dictate what stays. I’ve left it in here for you given that these examples are informat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C2E1CF" w15:done="0"/>
  <w15:commentEx w15:paraId="2291BC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6D15A" w16cex:dateUtc="2023-03-23T12:23:00Z"/>
  <w16cex:commentExtensible w16cex:durableId="27C6F5FD" w16cex:dateUtc="2023-03-23T14: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C2E1CF" w16cid:durableId="27C6D15A"/>
  <w16cid:commentId w16cid:paraId="2291BC69" w16cid:durableId="27C6F5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455A9" w14:textId="77777777" w:rsidR="00534569" w:rsidRDefault="00534569" w:rsidP="00132E30">
      <w:r>
        <w:separator/>
      </w:r>
    </w:p>
  </w:endnote>
  <w:endnote w:type="continuationSeparator" w:id="0">
    <w:p w14:paraId="3F71D8F1" w14:textId="77777777" w:rsidR="00534569" w:rsidRDefault="00534569" w:rsidP="00132E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031BDB15" w14:textId="2E8EDFDB" w:rsidR="00132E30" w:rsidRDefault="00132E3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116A65DA"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6552D0F4" w14:textId="060497A9" w:rsidR="00132E30" w:rsidRDefault="00132E3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49235D0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D26551" w14:textId="77777777" w:rsidR="00534569" w:rsidRDefault="00534569" w:rsidP="00132E30">
      <w:r>
        <w:separator/>
      </w:r>
    </w:p>
  </w:footnote>
  <w:footnote w:type="continuationSeparator" w:id="0">
    <w:p w14:paraId="76C165D7" w14:textId="77777777" w:rsidR="00534569" w:rsidRDefault="00534569" w:rsidP="00132E30">
      <w:r>
        <w:continuationSeparator/>
      </w:r>
    </w:p>
  </w:footnote>
  <w:footnote w:id="1">
    <w:p w14:paraId="375C74DA" w14:textId="14A5C51B" w:rsidR="00AA2CF6" w:rsidRPr="00AA2CF6" w:rsidRDefault="00AA2CF6" w:rsidP="00B54C2E">
      <w:pPr>
        <w:pStyle w:val="footntes"/>
      </w:pPr>
      <w:r w:rsidRPr="00AA2CF6">
        <w:rPr>
          <w:rStyle w:val="FootnoteReference"/>
        </w:rPr>
        <w:footnoteRef/>
      </w:r>
      <w:r w:rsidRPr="00AA2CF6">
        <w:t xml:space="preserve"> </w:t>
      </w:r>
      <w:r w:rsidRPr="00AA2CF6">
        <w:t xml:space="preserve">Pedants </w:t>
      </w:r>
      <w:r w:rsidRPr="00B54C2E">
        <w:t>often assert that data is plural and therefore</w:t>
      </w:r>
      <w:r w:rsidRPr="00AA2CF6">
        <w:t xml:space="preserve"> “data are” is more appropriate than “data is” as data is the plural of datum. However, data as singular has for a long time been the modal usage</w:t>
      </w:r>
      <w:r w:rsidR="00B16722">
        <w:t xml:space="preserve"> </w:t>
      </w:r>
      <w:r w:rsidR="00B16722">
        <w:fldChar w:fldCharType="begin"/>
      </w:r>
      <w:r w:rsidR="00B16722">
        <w:instrText xml:space="preserve"> ADDIN ZOTERO_ITEM CSL_CITATION {"citationID":"uYUqKhrV","properties":{"formattedCitation":"(Google Trends, 2023)","plainCitation":"(Google Trends, 2023)","noteIndex":1},"citationItems":[{"id":17116,"uris":["http://zotero.org/users/1687755/items/KNHR4D3Z"],"itemData":{"id":17116,"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Pr="00AA2CF6">
        <w:t>, and has been the recommended usage by leading style guides for over a decade</w:t>
      </w:r>
      <w:r w:rsidR="00B16722">
        <w:t xml:space="preserve"> </w:t>
      </w:r>
      <w:r w:rsidR="00B16722">
        <w:fldChar w:fldCharType="begin"/>
      </w:r>
      <w:r w:rsidR="00B16722">
        <w:instrText xml:space="preserve"> ADDIN ZOTERO_ITEM CSL_CITATION {"citationID":"JBcx93j8","properties":{"formattedCitation":"(Rogers, 2012)","plainCitation":"(Rogers, 2012)","noteIndex":1},"citationItems":[{"id":17113,"uris":["http://zotero.org/users/1687755/items/ZNGUEHKD"],"itemData":{"id":17113,"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I therefore use it as singular throughou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7254408"/>
    <w:multiLevelType w:val="hybridMultilevel"/>
    <w:tmpl w:val="BBAC36A4"/>
    <w:lvl w:ilvl="0" w:tplc="EE12E8E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564028573">
    <w:abstractNumId w:val="0"/>
  </w:num>
  <w:num w:numId="2" w16cid:durableId="1857537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105AF"/>
    <w:rsid w:val="00023E20"/>
    <w:rsid w:val="0003580B"/>
    <w:rsid w:val="00044078"/>
    <w:rsid w:val="00045E25"/>
    <w:rsid w:val="0005404C"/>
    <w:rsid w:val="00055FBA"/>
    <w:rsid w:val="00062593"/>
    <w:rsid w:val="00066D6E"/>
    <w:rsid w:val="00067B22"/>
    <w:rsid w:val="000863F1"/>
    <w:rsid w:val="000A62E0"/>
    <w:rsid w:val="000B03E8"/>
    <w:rsid w:val="000B1799"/>
    <w:rsid w:val="000B5D8F"/>
    <w:rsid w:val="000B6F94"/>
    <w:rsid w:val="000C2AC0"/>
    <w:rsid w:val="000C36EA"/>
    <w:rsid w:val="000C3801"/>
    <w:rsid w:val="000D4065"/>
    <w:rsid w:val="000E7322"/>
    <w:rsid w:val="000F702E"/>
    <w:rsid w:val="000F7D99"/>
    <w:rsid w:val="0010728E"/>
    <w:rsid w:val="00107DB2"/>
    <w:rsid w:val="00107F64"/>
    <w:rsid w:val="001306AA"/>
    <w:rsid w:val="00132E30"/>
    <w:rsid w:val="00153BF0"/>
    <w:rsid w:val="00164FB2"/>
    <w:rsid w:val="001679C4"/>
    <w:rsid w:val="001A3D1A"/>
    <w:rsid w:val="001A5E14"/>
    <w:rsid w:val="001A7F66"/>
    <w:rsid w:val="001B0BDA"/>
    <w:rsid w:val="001C1FBA"/>
    <w:rsid w:val="001F2D67"/>
    <w:rsid w:val="00206225"/>
    <w:rsid w:val="00224B98"/>
    <w:rsid w:val="0023200B"/>
    <w:rsid w:val="00232B58"/>
    <w:rsid w:val="002361C1"/>
    <w:rsid w:val="0023769B"/>
    <w:rsid w:val="002408F0"/>
    <w:rsid w:val="00255A7E"/>
    <w:rsid w:val="00283F25"/>
    <w:rsid w:val="002A30C2"/>
    <w:rsid w:val="002A5F78"/>
    <w:rsid w:val="002A70B7"/>
    <w:rsid w:val="002B2BE7"/>
    <w:rsid w:val="002B3DEE"/>
    <w:rsid w:val="002B5117"/>
    <w:rsid w:val="002B6AEC"/>
    <w:rsid w:val="002D1ECD"/>
    <w:rsid w:val="002E0AFC"/>
    <w:rsid w:val="002E11CA"/>
    <w:rsid w:val="002F2A68"/>
    <w:rsid w:val="00304F52"/>
    <w:rsid w:val="0031045A"/>
    <w:rsid w:val="003136AA"/>
    <w:rsid w:val="00313F69"/>
    <w:rsid w:val="00340B15"/>
    <w:rsid w:val="00357B69"/>
    <w:rsid w:val="00372392"/>
    <w:rsid w:val="0037519A"/>
    <w:rsid w:val="0038118F"/>
    <w:rsid w:val="003824C4"/>
    <w:rsid w:val="003924F0"/>
    <w:rsid w:val="003931A0"/>
    <w:rsid w:val="003A3DF2"/>
    <w:rsid w:val="003A56D3"/>
    <w:rsid w:val="003A74E0"/>
    <w:rsid w:val="003C4EBC"/>
    <w:rsid w:val="003D3635"/>
    <w:rsid w:val="003D77E9"/>
    <w:rsid w:val="003E7F14"/>
    <w:rsid w:val="003F265E"/>
    <w:rsid w:val="003F3310"/>
    <w:rsid w:val="003F6752"/>
    <w:rsid w:val="003F6D08"/>
    <w:rsid w:val="004042A4"/>
    <w:rsid w:val="00414B73"/>
    <w:rsid w:val="00423D9C"/>
    <w:rsid w:val="00431AE1"/>
    <w:rsid w:val="00440666"/>
    <w:rsid w:val="00444986"/>
    <w:rsid w:val="004650CD"/>
    <w:rsid w:val="004665C3"/>
    <w:rsid w:val="004835E4"/>
    <w:rsid w:val="0048487D"/>
    <w:rsid w:val="00497391"/>
    <w:rsid w:val="004A4F62"/>
    <w:rsid w:val="004B0AE8"/>
    <w:rsid w:val="004B0D79"/>
    <w:rsid w:val="004B3AEA"/>
    <w:rsid w:val="004C0C81"/>
    <w:rsid w:val="004C5E19"/>
    <w:rsid w:val="004C5E2E"/>
    <w:rsid w:val="004D3593"/>
    <w:rsid w:val="004D77D9"/>
    <w:rsid w:val="004F6F70"/>
    <w:rsid w:val="005075C2"/>
    <w:rsid w:val="00513854"/>
    <w:rsid w:val="0051504C"/>
    <w:rsid w:val="00534569"/>
    <w:rsid w:val="00535501"/>
    <w:rsid w:val="00556BA0"/>
    <w:rsid w:val="00566C9D"/>
    <w:rsid w:val="005759FB"/>
    <w:rsid w:val="0058443F"/>
    <w:rsid w:val="0059095A"/>
    <w:rsid w:val="00591526"/>
    <w:rsid w:val="005926FC"/>
    <w:rsid w:val="0059449D"/>
    <w:rsid w:val="005B42CA"/>
    <w:rsid w:val="005B6ACF"/>
    <w:rsid w:val="005C16AF"/>
    <w:rsid w:val="005C1E2A"/>
    <w:rsid w:val="005C3DE0"/>
    <w:rsid w:val="005C495A"/>
    <w:rsid w:val="005D7D6F"/>
    <w:rsid w:val="005F130E"/>
    <w:rsid w:val="005F7AA2"/>
    <w:rsid w:val="00606736"/>
    <w:rsid w:val="00614430"/>
    <w:rsid w:val="00620D0A"/>
    <w:rsid w:val="006260B5"/>
    <w:rsid w:val="0063042C"/>
    <w:rsid w:val="00643A4B"/>
    <w:rsid w:val="00650146"/>
    <w:rsid w:val="00655ABA"/>
    <w:rsid w:val="0066200B"/>
    <w:rsid w:val="006636B4"/>
    <w:rsid w:val="00664F28"/>
    <w:rsid w:val="006659DD"/>
    <w:rsid w:val="00671B52"/>
    <w:rsid w:val="0067321E"/>
    <w:rsid w:val="00677740"/>
    <w:rsid w:val="00677E10"/>
    <w:rsid w:val="0068395E"/>
    <w:rsid w:val="00683B17"/>
    <w:rsid w:val="00690B7B"/>
    <w:rsid w:val="00697393"/>
    <w:rsid w:val="0069794E"/>
    <w:rsid w:val="006A6C68"/>
    <w:rsid w:val="006D2C97"/>
    <w:rsid w:val="006D3A65"/>
    <w:rsid w:val="006E28D8"/>
    <w:rsid w:val="006E7F8E"/>
    <w:rsid w:val="006F30FF"/>
    <w:rsid w:val="006F552F"/>
    <w:rsid w:val="006F6D86"/>
    <w:rsid w:val="00701F0A"/>
    <w:rsid w:val="00705A51"/>
    <w:rsid w:val="007136D9"/>
    <w:rsid w:val="007269FF"/>
    <w:rsid w:val="007527A1"/>
    <w:rsid w:val="00754AD2"/>
    <w:rsid w:val="007705DA"/>
    <w:rsid w:val="00770657"/>
    <w:rsid w:val="007729DB"/>
    <w:rsid w:val="00772B40"/>
    <w:rsid w:val="007734CF"/>
    <w:rsid w:val="007749F7"/>
    <w:rsid w:val="00774C07"/>
    <w:rsid w:val="00796B16"/>
    <w:rsid w:val="007A5B3D"/>
    <w:rsid w:val="007B0C54"/>
    <w:rsid w:val="007B4490"/>
    <w:rsid w:val="007B45D8"/>
    <w:rsid w:val="007C0BCE"/>
    <w:rsid w:val="007D6D0A"/>
    <w:rsid w:val="007E21F4"/>
    <w:rsid w:val="007E6852"/>
    <w:rsid w:val="007F464A"/>
    <w:rsid w:val="008017FA"/>
    <w:rsid w:val="00812DBB"/>
    <w:rsid w:val="008134D3"/>
    <w:rsid w:val="0082611F"/>
    <w:rsid w:val="008448BE"/>
    <w:rsid w:val="00861195"/>
    <w:rsid w:val="008635F1"/>
    <w:rsid w:val="008742E9"/>
    <w:rsid w:val="00882C50"/>
    <w:rsid w:val="008856FD"/>
    <w:rsid w:val="00890A13"/>
    <w:rsid w:val="00891592"/>
    <w:rsid w:val="008A24FF"/>
    <w:rsid w:val="008A3DF2"/>
    <w:rsid w:val="008A66FB"/>
    <w:rsid w:val="008B0F60"/>
    <w:rsid w:val="008C0980"/>
    <w:rsid w:val="008C1489"/>
    <w:rsid w:val="008C618D"/>
    <w:rsid w:val="008C6BE4"/>
    <w:rsid w:val="008D05B4"/>
    <w:rsid w:val="008F0C2D"/>
    <w:rsid w:val="008F1C73"/>
    <w:rsid w:val="008F2E64"/>
    <w:rsid w:val="0090003C"/>
    <w:rsid w:val="0090171F"/>
    <w:rsid w:val="009028DA"/>
    <w:rsid w:val="00905902"/>
    <w:rsid w:val="00906A34"/>
    <w:rsid w:val="0091527D"/>
    <w:rsid w:val="00921EF5"/>
    <w:rsid w:val="0092408A"/>
    <w:rsid w:val="0093630B"/>
    <w:rsid w:val="00937D16"/>
    <w:rsid w:val="00947D2E"/>
    <w:rsid w:val="00954595"/>
    <w:rsid w:val="00962A0D"/>
    <w:rsid w:val="009649DB"/>
    <w:rsid w:val="00971B28"/>
    <w:rsid w:val="00974149"/>
    <w:rsid w:val="00976261"/>
    <w:rsid w:val="0097747F"/>
    <w:rsid w:val="00980F64"/>
    <w:rsid w:val="00983AA6"/>
    <w:rsid w:val="00984246"/>
    <w:rsid w:val="009961E4"/>
    <w:rsid w:val="009A53DB"/>
    <w:rsid w:val="009B45AC"/>
    <w:rsid w:val="009C1A38"/>
    <w:rsid w:val="00A024F2"/>
    <w:rsid w:val="00A1421A"/>
    <w:rsid w:val="00A16B7F"/>
    <w:rsid w:val="00A23AAA"/>
    <w:rsid w:val="00A448A5"/>
    <w:rsid w:val="00A47396"/>
    <w:rsid w:val="00A4785C"/>
    <w:rsid w:val="00A47F36"/>
    <w:rsid w:val="00A56249"/>
    <w:rsid w:val="00A6257C"/>
    <w:rsid w:val="00A628BC"/>
    <w:rsid w:val="00A64042"/>
    <w:rsid w:val="00A6603F"/>
    <w:rsid w:val="00A75415"/>
    <w:rsid w:val="00A84E85"/>
    <w:rsid w:val="00A93C33"/>
    <w:rsid w:val="00AA2CF6"/>
    <w:rsid w:val="00AC69A3"/>
    <w:rsid w:val="00AF7A3D"/>
    <w:rsid w:val="00B0075A"/>
    <w:rsid w:val="00B01A52"/>
    <w:rsid w:val="00B10B23"/>
    <w:rsid w:val="00B14987"/>
    <w:rsid w:val="00B16722"/>
    <w:rsid w:val="00B22929"/>
    <w:rsid w:val="00B2492E"/>
    <w:rsid w:val="00B2663E"/>
    <w:rsid w:val="00B31447"/>
    <w:rsid w:val="00B37120"/>
    <w:rsid w:val="00B51C5A"/>
    <w:rsid w:val="00B54C2E"/>
    <w:rsid w:val="00B66184"/>
    <w:rsid w:val="00B673F2"/>
    <w:rsid w:val="00B760C6"/>
    <w:rsid w:val="00B82F1D"/>
    <w:rsid w:val="00B83453"/>
    <w:rsid w:val="00B93464"/>
    <w:rsid w:val="00BA0C26"/>
    <w:rsid w:val="00BA3B45"/>
    <w:rsid w:val="00BB65BC"/>
    <w:rsid w:val="00BC1227"/>
    <w:rsid w:val="00BC1576"/>
    <w:rsid w:val="00BC2FEE"/>
    <w:rsid w:val="00BD46F3"/>
    <w:rsid w:val="00BD49B5"/>
    <w:rsid w:val="00BE690D"/>
    <w:rsid w:val="00BF0AA2"/>
    <w:rsid w:val="00BF5B55"/>
    <w:rsid w:val="00C00608"/>
    <w:rsid w:val="00C020AB"/>
    <w:rsid w:val="00C04E59"/>
    <w:rsid w:val="00C061E7"/>
    <w:rsid w:val="00C10265"/>
    <w:rsid w:val="00C11FE2"/>
    <w:rsid w:val="00C1565D"/>
    <w:rsid w:val="00C215E4"/>
    <w:rsid w:val="00C252AA"/>
    <w:rsid w:val="00C35BC5"/>
    <w:rsid w:val="00C374F8"/>
    <w:rsid w:val="00C402E7"/>
    <w:rsid w:val="00C5085A"/>
    <w:rsid w:val="00C50B2E"/>
    <w:rsid w:val="00C607D2"/>
    <w:rsid w:val="00C71F9D"/>
    <w:rsid w:val="00C76D9B"/>
    <w:rsid w:val="00C827A3"/>
    <w:rsid w:val="00C84677"/>
    <w:rsid w:val="00C917F2"/>
    <w:rsid w:val="00C965D4"/>
    <w:rsid w:val="00CA0095"/>
    <w:rsid w:val="00CB1006"/>
    <w:rsid w:val="00CC3567"/>
    <w:rsid w:val="00CC7D58"/>
    <w:rsid w:val="00CE2115"/>
    <w:rsid w:val="00CE4808"/>
    <w:rsid w:val="00CE7690"/>
    <w:rsid w:val="00CF53E2"/>
    <w:rsid w:val="00CF6594"/>
    <w:rsid w:val="00CF6D8C"/>
    <w:rsid w:val="00D060AF"/>
    <w:rsid w:val="00D10CBA"/>
    <w:rsid w:val="00D22DEF"/>
    <w:rsid w:val="00D254AF"/>
    <w:rsid w:val="00D30FF3"/>
    <w:rsid w:val="00D37167"/>
    <w:rsid w:val="00D4760B"/>
    <w:rsid w:val="00D61F45"/>
    <w:rsid w:val="00D67E83"/>
    <w:rsid w:val="00D72CB3"/>
    <w:rsid w:val="00D75410"/>
    <w:rsid w:val="00D81AFB"/>
    <w:rsid w:val="00D81CEE"/>
    <w:rsid w:val="00D9185E"/>
    <w:rsid w:val="00D928DD"/>
    <w:rsid w:val="00DA4798"/>
    <w:rsid w:val="00DA678A"/>
    <w:rsid w:val="00DB13D2"/>
    <w:rsid w:val="00DB19AD"/>
    <w:rsid w:val="00DC6F43"/>
    <w:rsid w:val="00DD3951"/>
    <w:rsid w:val="00DD3E23"/>
    <w:rsid w:val="00DD6B89"/>
    <w:rsid w:val="00DE1366"/>
    <w:rsid w:val="00DF55B5"/>
    <w:rsid w:val="00E00BFF"/>
    <w:rsid w:val="00E020D3"/>
    <w:rsid w:val="00E054F8"/>
    <w:rsid w:val="00E17287"/>
    <w:rsid w:val="00E216A0"/>
    <w:rsid w:val="00E446B4"/>
    <w:rsid w:val="00E44C5E"/>
    <w:rsid w:val="00E46850"/>
    <w:rsid w:val="00E46ECE"/>
    <w:rsid w:val="00E52B73"/>
    <w:rsid w:val="00E707F4"/>
    <w:rsid w:val="00E73213"/>
    <w:rsid w:val="00E74E1D"/>
    <w:rsid w:val="00E75441"/>
    <w:rsid w:val="00E839B8"/>
    <w:rsid w:val="00E91A6C"/>
    <w:rsid w:val="00E938D0"/>
    <w:rsid w:val="00E957E6"/>
    <w:rsid w:val="00E9703C"/>
    <w:rsid w:val="00EA0666"/>
    <w:rsid w:val="00EA27FA"/>
    <w:rsid w:val="00EA2C4A"/>
    <w:rsid w:val="00EA4F96"/>
    <w:rsid w:val="00ED39B4"/>
    <w:rsid w:val="00ED4272"/>
    <w:rsid w:val="00ED4CEC"/>
    <w:rsid w:val="00ED543F"/>
    <w:rsid w:val="00ED7602"/>
    <w:rsid w:val="00EE78FA"/>
    <w:rsid w:val="00EE7B61"/>
    <w:rsid w:val="00EF1B89"/>
    <w:rsid w:val="00EF387A"/>
    <w:rsid w:val="00F072DC"/>
    <w:rsid w:val="00F1010E"/>
    <w:rsid w:val="00F31212"/>
    <w:rsid w:val="00F31F8C"/>
    <w:rsid w:val="00F429AA"/>
    <w:rsid w:val="00F56229"/>
    <w:rsid w:val="00F652CB"/>
    <w:rsid w:val="00F66967"/>
    <w:rsid w:val="00F76155"/>
    <w:rsid w:val="00F829F7"/>
    <w:rsid w:val="00F82A9D"/>
    <w:rsid w:val="00F84FA4"/>
    <w:rsid w:val="00F92542"/>
    <w:rsid w:val="00F951E9"/>
    <w:rsid w:val="00F954C4"/>
    <w:rsid w:val="00FA6356"/>
    <w:rsid w:val="00FB0E84"/>
    <w:rsid w:val="00FC0855"/>
    <w:rsid w:val="00FD039E"/>
    <w:rsid w:val="00FD144A"/>
    <w:rsid w:val="00FD1981"/>
    <w:rsid w:val="00FD537B"/>
    <w:rsid w:val="00FD697B"/>
    <w:rsid w:val="00FE50D2"/>
    <w:rsid w:val="00FF151E"/>
    <w:rsid w:val="00FF42EE"/>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4C62D6E6"/>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10E"/>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202214">
      <w:bodyDiv w:val="1"/>
      <w:marLeft w:val="0"/>
      <w:marRight w:val="0"/>
      <w:marTop w:val="0"/>
      <w:marBottom w:val="0"/>
      <w:divBdr>
        <w:top w:val="none" w:sz="0" w:space="0" w:color="auto"/>
        <w:left w:val="none" w:sz="0" w:space="0" w:color="auto"/>
        <w:bottom w:val="none" w:sz="0" w:space="0" w:color="auto"/>
        <w:right w:val="none" w:sz="0" w:space="0" w:color="auto"/>
      </w:divBdr>
    </w:div>
    <w:div w:id="159589449">
      <w:bodyDiv w:val="1"/>
      <w:marLeft w:val="0"/>
      <w:marRight w:val="0"/>
      <w:marTop w:val="0"/>
      <w:marBottom w:val="0"/>
      <w:divBdr>
        <w:top w:val="none" w:sz="0" w:space="0" w:color="auto"/>
        <w:left w:val="none" w:sz="0" w:space="0" w:color="auto"/>
        <w:bottom w:val="none" w:sz="0" w:space="0" w:color="auto"/>
        <w:right w:val="none" w:sz="0" w:space="0" w:color="auto"/>
      </w:divBdr>
    </w:div>
    <w:div w:id="317271771">
      <w:bodyDiv w:val="1"/>
      <w:marLeft w:val="0"/>
      <w:marRight w:val="0"/>
      <w:marTop w:val="0"/>
      <w:marBottom w:val="0"/>
      <w:divBdr>
        <w:top w:val="none" w:sz="0" w:space="0" w:color="auto"/>
        <w:left w:val="none" w:sz="0" w:space="0" w:color="auto"/>
        <w:bottom w:val="none" w:sz="0" w:space="0" w:color="auto"/>
        <w:right w:val="none" w:sz="0" w:space="0" w:color="auto"/>
      </w:divBdr>
      <w:divsChild>
        <w:div w:id="1485858383">
          <w:marLeft w:val="0"/>
          <w:marRight w:val="0"/>
          <w:marTop w:val="0"/>
          <w:marBottom w:val="0"/>
          <w:divBdr>
            <w:top w:val="none" w:sz="0" w:space="0" w:color="auto"/>
            <w:left w:val="none" w:sz="0" w:space="0" w:color="auto"/>
            <w:bottom w:val="none" w:sz="0" w:space="0" w:color="auto"/>
            <w:right w:val="none" w:sz="0" w:space="0" w:color="auto"/>
          </w:divBdr>
          <w:divsChild>
            <w:div w:id="153231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696916">
      <w:bodyDiv w:val="1"/>
      <w:marLeft w:val="0"/>
      <w:marRight w:val="0"/>
      <w:marTop w:val="0"/>
      <w:marBottom w:val="0"/>
      <w:divBdr>
        <w:top w:val="none" w:sz="0" w:space="0" w:color="auto"/>
        <w:left w:val="none" w:sz="0" w:space="0" w:color="auto"/>
        <w:bottom w:val="none" w:sz="0" w:space="0" w:color="auto"/>
        <w:right w:val="none" w:sz="0" w:space="0" w:color="auto"/>
      </w:divBdr>
      <w:divsChild>
        <w:div w:id="102191180">
          <w:marLeft w:val="0"/>
          <w:marRight w:val="0"/>
          <w:marTop w:val="0"/>
          <w:marBottom w:val="0"/>
          <w:divBdr>
            <w:top w:val="none" w:sz="0" w:space="0" w:color="auto"/>
            <w:left w:val="none" w:sz="0" w:space="0" w:color="auto"/>
            <w:bottom w:val="none" w:sz="0" w:space="0" w:color="auto"/>
            <w:right w:val="none" w:sz="0" w:space="0" w:color="auto"/>
          </w:divBdr>
          <w:divsChild>
            <w:div w:id="965547894">
              <w:marLeft w:val="0"/>
              <w:marRight w:val="0"/>
              <w:marTop w:val="0"/>
              <w:marBottom w:val="0"/>
              <w:divBdr>
                <w:top w:val="none" w:sz="0" w:space="0" w:color="auto"/>
                <w:left w:val="none" w:sz="0" w:space="0" w:color="auto"/>
                <w:bottom w:val="none" w:sz="0" w:space="0" w:color="auto"/>
                <w:right w:val="none" w:sz="0" w:space="0" w:color="auto"/>
              </w:divBdr>
              <w:divsChild>
                <w:div w:id="336616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4572169">
      <w:bodyDiv w:val="1"/>
      <w:marLeft w:val="0"/>
      <w:marRight w:val="0"/>
      <w:marTop w:val="0"/>
      <w:marBottom w:val="0"/>
      <w:divBdr>
        <w:top w:val="none" w:sz="0" w:space="0" w:color="auto"/>
        <w:left w:val="none" w:sz="0" w:space="0" w:color="auto"/>
        <w:bottom w:val="none" w:sz="0" w:space="0" w:color="auto"/>
        <w:right w:val="none" w:sz="0" w:space="0" w:color="auto"/>
      </w:divBdr>
    </w:div>
    <w:div w:id="565646138">
      <w:bodyDiv w:val="1"/>
      <w:marLeft w:val="0"/>
      <w:marRight w:val="0"/>
      <w:marTop w:val="0"/>
      <w:marBottom w:val="0"/>
      <w:divBdr>
        <w:top w:val="none" w:sz="0" w:space="0" w:color="auto"/>
        <w:left w:val="none" w:sz="0" w:space="0" w:color="auto"/>
        <w:bottom w:val="none" w:sz="0" w:space="0" w:color="auto"/>
        <w:right w:val="none" w:sz="0" w:space="0" w:color="auto"/>
      </w:divBdr>
    </w:div>
    <w:div w:id="1039939426">
      <w:bodyDiv w:val="1"/>
      <w:marLeft w:val="0"/>
      <w:marRight w:val="0"/>
      <w:marTop w:val="0"/>
      <w:marBottom w:val="0"/>
      <w:divBdr>
        <w:top w:val="none" w:sz="0" w:space="0" w:color="auto"/>
        <w:left w:val="none" w:sz="0" w:space="0" w:color="auto"/>
        <w:bottom w:val="none" w:sz="0" w:space="0" w:color="auto"/>
        <w:right w:val="none" w:sz="0" w:space="0" w:color="auto"/>
      </w:divBdr>
    </w:div>
    <w:div w:id="1171720769">
      <w:bodyDiv w:val="1"/>
      <w:marLeft w:val="0"/>
      <w:marRight w:val="0"/>
      <w:marTop w:val="0"/>
      <w:marBottom w:val="0"/>
      <w:divBdr>
        <w:top w:val="none" w:sz="0" w:space="0" w:color="auto"/>
        <w:left w:val="none" w:sz="0" w:space="0" w:color="auto"/>
        <w:bottom w:val="none" w:sz="0" w:space="0" w:color="auto"/>
        <w:right w:val="none" w:sz="0" w:space="0" w:color="auto"/>
      </w:divBdr>
    </w:div>
    <w:div w:id="1665233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nugzb/" TargetMode="External"/><Relationship Id="rId17" Type="http://schemas.openxmlformats.org/officeDocument/2006/relationships/fontTable" Target="fontTable.xml"/><Relationship Id="rId2" Type="http://schemas.openxmlformats.org/officeDocument/2006/relationships/styles" Target="styles.xml"/><Relationship Id="rId16"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hyperlink" Target="mailto:ian.hussey@icloud.com"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osf.io/nugzb/"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0</TotalTime>
  <Pages>6</Pages>
  <Words>9846</Words>
  <Characters>56126</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25</cp:revision>
  <dcterms:created xsi:type="dcterms:W3CDTF">2023-03-22T18:02:00Z</dcterms:created>
  <dcterms:modified xsi:type="dcterms:W3CDTF">2023-03-23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5CwhJTG0"/&gt;&lt;style id="http://www.zotero.org/styles/apa" locale="en-US" hasBibliography="1" bibliographyStyleHasBeenSet="1"/&gt;&lt;prefs&gt;&lt;pref name="fieldType" value="Field"/&gt;&lt;/prefs&gt;&lt;/data&gt;</vt:lpwstr>
  </property>
</Properties>
</file>